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C4B22" w:rsidRDefault="00FC4B22">
      <w:pPr>
        <w:ind w:left="720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>
        <w:rPr>
          <w:rFonts w:ascii="Times New Roman" w:hAnsi="Times New Roman" w:cs="Times New Roman"/>
          <w:b/>
          <w:sz w:val="24"/>
          <w:szCs w:val="24"/>
        </w:rPr>
        <w:t xml:space="preserve">Supplementary tables – reporting those that </w:t>
      </w:r>
      <w:r w:rsidRPr="00760951">
        <w:rPr>
          <w:rFonts w:ascii="Times New Roman" w:hAnsi="Times New Roman" w:cs="Times New Roman"/>
          <w:b/>
          <w:sz w:val="20"/>
          <w:szCs w:val="20"/>
        </w:rPr>
        <w:t>with a EI:BMR of between 0.9 and 2.</w:t>
      </w:r>
      <w:r>
        <w:rPr>
          <w:rFonts w:ascii="Times New Roman" w:hAnsi="Times New Roman" w:cs="Times New Roman"/>
          <w:b/>
          <w:sz w:val="20"/>
          <w:szCs w:val="20"/>
        </w:rPr>
        <w:t>0</w:t>
      </w:r>
    </w:p>
    <w:p w:rsidR="00FC4B22" w:rsidRPr="00E42E65" w:rsidRDefault="00FC4B22">
      <w:pPr>
        <w:ind w:left="720"/>
        <w:rPr>
          <w:rFonts w:ascii="Times New Roman" w:hAnsi="Times New Roman" w:cs="Times New Roman"/>
          <w:b/>
          <w:sz w:val="24"/>
          <w:szCs w:val="24"/>
        </w:rPr>
      </w:pPr>
      <w:r w:rsidRPr="00E42E65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231268">
        <w:rPr>
          <w:rFonts w:ascii="Times New Roman" w:hAnsi="Times New Roman" w:cs="Times New Roman"/>
          <w:b/>
          <w:sz w:val="24"/>
          <w:szCs w:val="24"/>
        </w:rPr>
        <w:t>5</w:t>
      </w:r>
      <w:r w:rsidRPr="00E42E6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D</w:t>
      </w:r>
      <w:r w:rsidRPr="00E42E65">
        <w:rPr>
          <w:rFonts w:ascii="Times New Roman" w:hAnsi="Times New Roman" w:cs="Times New Roman"/>
          <w:b/>
          <w:sz w:val="24"/>
          <w:szCs w:val="24"/>
        </w:rPr>
        <w:t xml:space="preserve">aily Energy and Macronutrient Intake for </w:t>
      </w:r>
      <w:r w:rsidRPr="006640EF">
        <w:rPr>
          <w:rFonts w:ascii="Times New Roman" w:hAnsi="Times New Roman" w:cs="Times New Roman"/>
          <w:b/>
          <w:sz w:val="24"/>
          <w:szCs w:val="24"/>
        </w:rPr>
        <w:t>Māori and non-Māori</w:t>
      </w:r>
      <w:r w:rsidRPr="006640EF">
        <w:rPr>
          <w:rFonts w:ascii="Times New Roman" w:hAnsi="Times New Roman" w:cs="Times New Roman"/>
          <w:b/>
          <w:sz w:val="24"/>
          <w:szCs w:val="20"/>
        </w:rPr>
        <w:t xml:space="preserve"> </w:t>
      </w:r>
      <w:r w:rsidRPr="00E42E65">
        <w:rPr>
          <w:rFonts w:ascii="Times New Roman" w:hAnsi="Times New Roman" w:cs="Times New Roman"/>
          <w:b/>
          <w:sz w:val="24"/>
          <w:szCs w:val="24"/>
        </w:rPr>
        <w:t>participants</w:t>
      </w:r>
      <w:r w:rsidRPr="00FC4B2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760951">
        <w:rPr>
          <w:rFonts w:ascii="Times New Roman" w:hAnsi="Times New Roman" w:cs="Times New Roman"/>
          <w:b/>
          <w:sz w:val="20"/>
          <w:szCs w:val="20"/>
        </w:rPr>
        <w:t>with a EI:BMR of between 0.9 and 2.</w:t>
      </w:r>
      <w:r>
        <w:rPr>
          <w:rFonts w:ascii="Times New Roman" w:hAnsi="Times New Roman" w:cs="Times New Roman"/>
          <w:b/>
          <w:sz w:val="20"/>
          <w:szCs w:val="20"/>
        </w:rPr>
        <w:t>0</w:t>
      </w:r>
      <w:r>
        <w:rPr>
          <w:rFonts w:ascii="Times New Roman" w:hAnsi="Times New Roman" w:cs="Times New Roman"/>
          <w:b/>
          <w:sz w:val="24"/>
          <w:szCs w:val="24"/>
        </w:rPr>
        <w:t>;</w:t>
      </w:r>
      <w:r w:rsidRPr="00E42E65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M</w:t>
      </w:r>
      <w:r w:rsidRPr="00E42E65">
        <w:rPr>
          <w:rFonts w:ascii="Times New Roman" w:hAnsi="Times New Roman" w:cs="Times New Roman"/>
          <w:b/>
          <w:sz w:val="24"/>
          <w:szCs w:val="24"/>
        </w:rPr>
        <w:t>edian an</w:t>
      </w:r>
      <w:r>
        <w:rPr>
          <w:rFonts w:ascii="Times New Roman" w:hAnsi="Times New Roman" w:cs="Times New Roman"/>
          <w:b/>
          <w:sz w:val="24"/>
          <w:szCs w:val="24"/>
        </w:rPr>
        <w:t xml:space="preserve">d Interquartile range (IQR) </w:t>
      </w:r>
      <w:r w:rsidRPr="00E42E65">
        <w:rPr>
          <w:rFonts w:ascii="Times New Roman" w:hAnsi="Times New Roman" w:cs="Times New Roman"/>
          <w:b/>
          <w:sz w:val="24"/>
          <w:szCs w:val="24"/>
        </w:rPr>
        <w:t xml:space="preserve">by </w:t>
      </w:r>
      <w:r>
        <w:rPr>
          <w:rFonts w:ascii="Times New Roman" w:hAnsi="Times New Roman" w:cs="Times New Roman"/>
          <w:b/>
          <w:sz w:val="24"/>
          <w:szCs w:val="24"/>
        </w:rPr>
        <w:t>sex</w:t>
      </w:r>
      <w:r w:rsidRPr="00E42E65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tbl>
      <w:tblPr>
        <w:tblW w:w="5000" w:type="pct"/>
        <w:tblLayout w:type="fixed"/>
        <w:tblLook w:val="04A0"/>
      </w:tblPr>
      <w:tblGrid>
        <w:gridCol w:w="1736"/>
        <w:gridCol w:w="1668"/>
        <w:gridCol w:w="1630"/>
        <w:gridCol w:w="1580"/>
        <w:gridCol w:w="1727"/>
        <w:gridCol w:w="1724"/>
        <w:gridCol w:w="1586"/>
        <w:gridCol w:w="859"/>
        <w:gridCol w:w="1293"/>
        <w:gridCol w:w="865"/>
        <w:gridCol w:w="946"/>
      </w:tblGrid>
      <w:tr w:rsidR="00B05463" w:rsidRPr="00B05463" w:rsidTr="001637DB">
        <w:trPr>
          <w:trHeight w:val="300"/>
        </w:trPr>
        <w:tc>
          <w:tcPr>
            <w:tcW w:w="5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C4B22" w:rsidRPr="00E42E65" w:rsidRDefault="00FC4B2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</w:p>
        </w:tc>
        <w:tc>
          <w:tcPr>
            <w:tcW w:w="1562" w:type="pct"/>
            <w:gridSpan w:val="3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C4B22" w:rsidRPr="00B05463" w:rsidRDefault="00FC4B2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Māori</w:t>
            </w:r>
          </w:p>
        </w:tc>
        <w:tc>
          <w:tcPr>
            <w:tcW w:w="1613" w:type="pct"/>
            <w:gridSpan w:val="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C4B22" w:rsidRPr="00B05463" w:rsidRDefault="00FC4B2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Non-Māori</w:t>
            </w:r>
          </w:p>
        </w:tc>
        <w:tc>
          <w:tcPr>
            <w:tcW w:w="275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C4B22" w:rsidRPr="00B05463" w:rsidRDefault="00FC4B2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NZ"/>
              </w:rPr>
            </w:pPr>
          </w:p>
        </w:tc>
        <w:tc>
          <w:tcPr>
            <w:tcW w:w="41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C4B22" w:rsidRPr="00B05463" w:rsidRDefault="00FC4B2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</w:p>
        </w:tc>
        <w:tc>
          <w:tcPr>
            <w:tcW w:w="277" w:type="pct"/>
            <w:tcBorders>
              <w:top w:val="nil"/>
              <w:left w:val="nil"/>
              <w:right w:val="nil"/>
            </w:tcBorders>
            <w:vAlign w:val="center"/>
          </w:tcPr>
          <w:p w:rsidR="00FC4B22" w:rsidRPr="00B05463" w:rsidRDefault="00FC4B2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</w:p>
        </w:tc>
        <w:tc>
          <w:tcPr>
            <w:tcW w:w="303" w:type="pc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:rsidR="00FC4B22" w:rsidRPr="00B05463" w:rsidRDefault="00FC4B2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</w:p>
        </w:tc>
        <w:tc>
          <w:tcPr>
            <w:tcW w:w="5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Men,</w:t>
            </w:r>
          </w:p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n 45</w:t>
            </w:r>
          </w:p>
        </w:tc>
        <w:tc>
          <w:tcPr>
            <w:tcW w:w="5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Women</w:t>
            </w:r>
          </w:p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n 72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Total</w:t>
            </w:r>
          </w:p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n 117</w:t>
            </w:r>
          </w:p>
        </w:tc>
        <w:tc>
          <w:tcPr>
            <w:tcW w:w="55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Men</w:t>
            </w:r>
          </w:p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 xml:space="preserve">n </w:t>
            </w:r>
            <w:r w:rsidRPr="001637D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1</w:t>
            </w: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25</w:t>
            </w:r>
          </w:p>
        </w:tc>
        <w:tc>
          <w:tcPr>
            <w:tcW w:w="5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Women</w:t>
            </w:r>
          </w:p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 xml:space="preserve">n </w:t>
            </w:r>
            <w:r w:rsidRPr="001637D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1</w:t>
            </w: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35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Total</w:t>
            </w:r>
          </w:p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n 260</w:t>
            </w:r>
          </w:p>
        </w:tc>
        <w:tc>
          <w:tcPr>
            <w:tcW w:w="275" w:type="pct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p-value</w:t>
            </w:r>
          </w:p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Sex</w:t>
            </w: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en-NZ"/>
              </w:rPr>
              <w:t>1</w:t>
            </w:r>
          </w:p>
        </w:tc>
        <w:tc>
          <w:tcPr>
            <w:tcW w:w="41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p-value</w:t>
            </w:r>
          </w:p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Ethnic Group</w:t>
            </w: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en-NZ"/>
              </w:rPr>
              <w:t>2</w:t>
            </w:r>
          </w:p>
        </w:tc>
        <w:tc>
          <w:tcPr>
            <w:tcW w:w="277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p-value</w:t>
            </w:r>
          </w:p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Sex</w:t>
            </w: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en-NZ"/>
              </w:rPr>
              <w:t>3</w:t>
            </w:r>
          </w:p>
        </w:tc>
        <w:tc>
          <w:tcPr>
            <w:tcW w:w="303" w:type="pct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p-value</w:t>
            </w:r>
          </w:p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NZ"/>
              </w:rPr>
              <w:t>Ethnic Group</w:t>
            </w:r>
            <w:r w:rsidRPr="00B0546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en-NZ"/>
              </w:rPr>
              <w:t>4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Energy (MJ)</w:t>
            </w:r>
          </w:p>
        </w:tc>
        <w:tc>
          <w:tcPr>
            <w:tcW w:w="53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6.9 (6.0, 8.2)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8.6 (7.2, 9.6)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6.2 (5.6, 7.3)</w:t>
            </w:r>
          </w:p>
        </w:tc>
        <w:tc>
          <w:tcPr>
            <w:tcW w:w="55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7.2 (6.1, 8.5)</w:t>
            </w:r>
          </w:p>
        </w:tc>
        <w:tc>
          <w:tcPr>
            <w:tcW w:w="55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8.0 (7, 9.5)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6.4 (5.5, 7.3)</w:t>
            </w:r>
          </w:p>
        </w:tc>
        <w:tc>
          <w:tcPr>
            <w:tcW w:w="275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41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7243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8801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Energy (kcal)</w:t>
            </w:r>
          </w:p>
        </w:tc>
        <w:tc>
          <w:tcPr>
            <w:tcW w:w="53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046 (1721, 2301)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476 (1328, 1737)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639 (1428, 1956)</w:t>
            </w:r>
          </w:p>
        </w:tc>
        <w:tc>
          <w:tcPr>
            <w:tcW w:w="55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923 (1683, 2280)</w:t>
            </w:r>
          </w:p>
        </w:tc>
        <w:tc>
          <w:tcPr>
            <w:tcW w:w="55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533 (1324, 1755)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711 (1459, 2032)</w:t>
            </w:r>
          </w:p>
        </w:tc>
        <w:tc>
          <w:tcPr>
            <w:tcW w:w="275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41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7243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8801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I:BMR</w:t>
            </w:r>
            <w:r w:rsidRPr="00B05463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bscript"/>
              </w:rPr>
              <w:t>est</w:t>
            </w:r>
          </w:p>
        </w:tc>
        <w:tc>
          <w:tcPr>
            <w:tcW w:w="53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5.2 (4.8 - 5.8)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4.9 (4.4 - 5.5)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5.0 (4.5 - 5.7)</w:t>
            </w:r>
          </w:p>
        </w:tc>
        <w:tc>
          <w:tcPr>
            <w:tcW w:w="55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5.2 (4.6 - 6.1)</w:t>
            </w:r>
          </w:p>
        </w:tc>
        <w:tc>
          <w:tcPr>
            <w:tcW w:w="55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5.2 (4.6 - 6.3)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sz w:val="20"/>
                <w:szCs w:val="20"/>
              </w:rPr>
              <w:t>5.2 (4.6 - 6.2)</w:t>
            </w:r>
          </w:p>
        </w:tc>
        <w:tc>
          <w:tcPr>
            <w:tcW w:w="275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7382</w:t>
            </w:r>
          </w:p>
        </w:tc>
        <w:tc>
          <w:tcPr>
            <w:tcW w:w="41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561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5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52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Carbohydrate (g)</w:t>
            </w:r>
          </w:p>
        </w:tc>
        <w:tc>
          <w:tcPr>
            <w:tcW w:w="53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17 (171, 239)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66 (144, 198)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78 (152, 218)</w:t>
            </w:r>
          </w:p>
        </w:tc>
        <w:tc>
          <w:tcPr>
            <w:tcW w:w="55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11 (182, 247)</w:t>
            </w:r>
          </w:p>
        </w:tc>
        <w:tc>
          <w:tcPr>
            <w:tcW w:w="55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75 (152, 201)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90 (165, 222)</w:t>
            </w:r>
          </w:p>
        </w:tc>
        <w:tc>
          <w:tcPr>
            <w:tcW w:w="275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41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716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007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1709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Carbohydrate</w:t>
            </w: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br/>
              <w:t>(% Energy)</w:t>
            </w:r>
          </w:p>
        </w:tc>
        <w:tc>
          <w:tcPr>
            <w:tcW w:w="5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41.4 (37.1, 47.1)</w:t>
            </w:r>
          </w:p>
        </w:tc>
        <w:tc>
          <w:tcPr>
            <w:tcW w:w="5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44.5 (39.4, 49.8)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43.3 (38.5, 48.8)</w:t>
            </w:r>
          </w:p>
        </w:tc>
        <w:tc>
          <w:tcPr>
            <w:tcW w:w="55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43.3 (38.9, 48.8)</w:t>
            </w:r>
          </w:p>
        </w:tc>
        <w:tc>
          <w:tcPr>
            <w:tcW w:w="5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46.4 (41.6, 51.9)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44.6 (39.8, 50.3)</w:t>
            </w:r>
          </w:p>
        </w:tc>
        <w:tc>
          <w:tcPr>
            <w:tcW w:w="27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007</w:t>
            </w:r>
          </w:p>
        </w:tc>
        <w:tc>
          <w:tcPr>
            <w:tcW w:w="4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1707</w:t>
            </w:r>
          </w:p>
        </w:tc>
        <w:tc>
          <w:tcPr>
            <w:tcW w:w="2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007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1709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Sugars, total (g)</w:t>
            </w:r>
          </w:p>
        </w:tc>
        <w:tc>
          <w:tcPr>
            <w:tcW w:w="53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89.8 (65.9, 128.8)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76.5 (60.3, 98.5)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81.7 (65.0, 109.8)</w:t>
            </w:r>
          </w:p>
        </w:tc>
        <w:tc>
          <w:tcPr>
            <w:tcW w:w="55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99.2 (78.9, 122.0)</w:t>
            </w:r>
          </w:p>
        </w:tc>
        <w:tc>
          <w:tcPr>
            <w:tcW w:w="55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87.2 (73.8, 109.5)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92.9 (77.2, 114.3)</w:t>
            </w:r>
          </w:p>
        </w:tc>
        <w:tc>
          <w:tcPr>
            <w:tcW w:w="275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41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062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170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Sucrose (g)</w:t>
            </w:r>
          </w:p>
        </w:tc>
        <w:tc>
          <w:tcPr>
            <w:tcW w:w="53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43.4 (32.8, 61.7)</w:t>
            </w:r>
          </w:p>
        </w:tc>
        <w:tc>
          <w:tcPr>
            <w:tcW w:w="52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0.1 (21.3, 40.3)</w:t>
            </w:r>
          </w:p>
        </w:tc>
        <w:tc>
          <w:tcPr>
            <w:tcW w:w="506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4.4 (24.4, 46.7)</w:t>
            </w:r>
          </w:p>
        </w:tc>
        <w:tc>
          <w:tcPr>
            <w:tcW w:w="553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40.4 (31.4, 54.7)</w:t>
            </w:r>
          </w:p>
        </w:tc>
        <w:tc>
          <w:tcPr>
            <w:tcW w:w="55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6.4 (26.2, 48.0)</w:t>
            </w:r>
          </w:p>
        </w:tc>
        <w:tc>
          <w:tcPr>
            <w:tcW w:w="508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8.1 (27.9, 50.8)</w:t>
            </w:r>
          </w:p>
        </w:tc>
        <w:tc>
          <w:tcPr>
            <w:tcW w:w="275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41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1046</w:t>
            </w:r>
          </w:p>
        </w:tc>
        <w:tc>
          <w:tcPr>
            <w:tcW w:w="277" w:type="pct"/>
            <w:tcBorders>
              <w:top w:val="nil"/>
              <w:left w:val="nil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2254</w:t>
            </w:r>
          </w:p>
        </w:tc>
        <w:tc>
          <w:tcPr>
            <w:tcW w:w="303" w:type="pc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2189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Sugar (%energy)</w:t>
            </w:r>
          </w:p>
        </w:tc>
        <w:tc>
          <w:tcPr>
            <w:tcW w:w="5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0.7 (15.2, 24.2)</w:t>
            </w:r>
          </w:p>
        </w:tc>
        <w:tc>
          <w:tcPr>
            <w:tcW w:w="5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0.9 17.5, 26.2)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0.7 (16.4, 25.7)</w:t>
            </w:r>
          </w:p>
        </w:tc>
        <w:tc>
          <w:tcPr>
            <w:tcW w:w="55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0.5 (16.3, 24.2)</w:t>
            </w:r>
          </w:p>
        </w:tc>
        <w:tc>
          <w:tcPr>
            <w:tcW w:w="5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3.0 (19.8, 27.8)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2.1 (18.1, 26.2)</w:t>
            </w:r>
          </w:p>
        </w:tc>
        <w:tc>
          <w:tcPr>
            <w:tcW w:w="27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4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2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170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Protein (g)</w:t>
            </w:r>
          </w:p>
        </w:tc>
        <w:tc>
          <w:tcPr>
            <w:tcW w:w="53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82.5 (71.5, 96.2)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62.2 (49.2, 75.1)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69.7 (53.4, 85.0)</w:t>
            </w:r>
          </w:p>
        </w:tc>
        <w:tc>
          <w:tcPr>
            <w:tcW w:w="55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76.3 (64.6, 89.7)</w:t>
            </w:r>
          </w:p>
        </w:tc>
        <w:tc>
          <w:tcPr>
            <w:tcW w:w="55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61.4 (50.9, 68.7)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67.2 (55.6, 80.5)</w:t>
            </w:r>
          </w:p>
        </w:tc>
        <w:tc>
          <w:tcPr>
            <w:tcW w:w="275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41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2155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9335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828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Protein (g/Kg)</w:t>
            </w:r>
          </w:p>
        </w:tc>
        <w:tc>
          <w:tcPr>
            <w:tcW w:w="53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.06 (0.88, 1.37)</w:t>
            </w:r>
          </w:p>
        </w:tc>
        <w:tc>
          <w:tcPr>
            <w:tcW w:w="52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89 (0.74, 1.18)</w:t>
            </w:r>
          </w:p>
        </w:tc>
        <w:tc>
          <w:tcPr>
            <w:tcW w:w="506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.00 (0.79, 1.24)</w:t>
            </w:r>
          </w:p>
        </w:tc>
        <w:tc>
          <w:tcPr>
            <w:tcW w:w="553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.02 (0.88, 1.2)</w:t>
            </w:r>
          </w:p>
        </w:tc>
        <w:tc>
          <w:tcPr>
            <w:tcW w:w="55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94 (0.78, 1.13)</w:t>
            </w:r>
          </w:p>
        </w:tc>
        <w:tc>
          <w:tcPr>
            <w:tcW w:w="508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97 (0.83, 1.18)</w:t>
            </w:r>
          </w:p>
        </w:tc>
        <w:tc>
          <w:tcPr>
            <w:tcW w:w="275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817</w:t>
            </w:r>
          </w:p>
        </w:tc>
        <w:tc>
          <w:tcPr>
            <w:tcW w:w="41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79</w:t>
            </w:r>
          </w:p>
        </w:tc>
        <w:tc>
          <w:tcPr>
            <w:tcW w:w="277" w:type="pct"/>
            <w:tcBorders>
              <w:top w:val="nil"/>
              <w:left w:val="nil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303" w:type="pc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4358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Protein (% Energy)</w:t>
            </w:r>
          </w:p>
        </w:tc>
        <w:tc>
          <w:tcPr>
            <w:tcW w:w="5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6.4 (13.3, 19.2)</w:t>
            </w:r>
          </w:p>
        </w:tc>
        <w:tc>
          <w:tcPr>
            <w:tcW w:w="5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5.6 (13.8, 19.6)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6.3 (13.8, 19.4)</w:t>
            </w:r>
          </w:p>
        </w:tc>
        <w:tc>
          <w:tcPr>
            <w:tcW w:w="55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5.2 (13.3, 17.7)</w:t>
            </w:r>
          </w:p>
        </w:tc>
        <w:tc>
          <w:tcPr>
            <w:tcW w:w="5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5.5 (13.7, 17.7)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5.4 (13.4, 17.7)</w:t>
            </w:r>
          </w:p>
        </w:tc>
        <w:tc>
          <w:tcPr>
            <w:tcW w:w="27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547</w:t>
            </w:r>
          </w:p>
        </w:tc>
        <w:tc>
          <w:tcPr>
            <w:tcW w:w="4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0546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36</w:t>
            </w:r>
          </w:p>
        </w:tc>
        <w:tc>
          <w:tcPr>
            <w:tcW w:w="2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9335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828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Fat (g)</w:t>
            </w:r>
          </w:p>
        </w:tc>
        <w:tc>
          <w:tcPr>
            <w:tcW w:w="53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85.6 (67.7, 107.6)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61.2 (51.3, 74.9)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68.8 (55.1, 88.9)</w:t>
            </w:r>
          </w:p>
        </w:tc>
        <w:tc>
          <w:tcPr>
            <w:tcW w:w="553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78.2 (61.1, 101.4)</w:t>
            </w:r>
          </w:p>
        </w:tc>
        <w:tc>
          <w:tcPr>
            <w:tcW w:w="55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61.2 (49.4, 77.1)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70.5 (54.1, 89.1)</w:t>
            </w:r>
          </w:p>
        </w:tc>
        <w:tc>
          <w:tcPr>
            <w:tcW w:w="275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414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1456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6795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319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Fat (% Energy)</w:t>
            </w:r>
          </w:p>
        </w:tc>
        <w:tc>
          <w:tcPr>
            <w:tcW w:w="5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40.4 (34.8, 42.6)</w:t>
            </w:r>
          </w:p>
        </w:tc>
        <w:tc>
          <w:tcPr>
            <w:tcW w:w="5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7.1 (32.3, 41.9)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7.6 (33.0, 42.5)</w:t>
            </w:r>
          </w:p>
        </w:tc>
        <w:tc>
          <w:tcPr>
            <w:tcW w:w="55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7.1 (30.4, 41.9)</w:t>
            </w:r>
          </w:p>
        </w:tc>
        <w:tc>
          <w:tcPr>
            <w:tcW w:w="5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6.7 (31.8, 42.4)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7.1 (31.3, 42.2)</w:t>
            </w:r>
          </w:p>
        </w:tc>
        <w:tc>
          <w:tcPr>
            <w:tcW w:w="27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6847</w:t>
            </w:r>
          </w:p>
        </w:tc>
        <w:tc>
          <w:tcPr>
            <w:tcW w:w="4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318</w:t>
            </w:r>
          </w:p>
        </w:tc>
        <w:tc>
          <w:tcPr>
            <w:tcW w:w="2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6795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319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Saturated fat</w:t>
            </w:r>
          </w:p>
        </w:tc>
        <w:tc>
          <w:tcPr>
            <w:tcW w:w="5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7.3 (25.6, 47.9)</w:t>
            </w:r>
          </w:p>
        </w:tc>
        <w:tc>
          <w:tcPr>
            <w:tcW w:w="5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5.7 (19.9, 31.1)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7.6 (21.1, 40.4)</w:t>
            </w:r>
          </w:p>
        </w:tc>
        <w:tc>
          <w:tcPr>
            <w:tcW w:w="55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2.3 (24.9, 40.8)</w:t>
            </w:r>
          </w:p>
        </w:tc>
        <w:tc>
          <w:tcPr>
            <w:tcW w:w="5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4.5 (19.1, 32.1)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8.5 (21.5, 37.0)</w:t>
            </w:r>
          </w:p>
        </w:tc>
        <w:tc>
          <w:tcPr>
            <w:tcW w:w="27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4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1146</w:t>
            </w:r>
          </w:p>
        </w:tc>
        <w:tc>
          <w:tcPr>
            <w:tcW w:w="2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3167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775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Sat Fat (% Energy)</w:t>
            </w:r>
          </w:p>
        </w:tc>
        <w:tc>
          <w:tcPr>
            <w:tcW w:w="5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6.5 (13.0, 20.1)</w:t>
            </w:r>
          </w:p>
        </w:tc>
        <w:tc>
          <w:tcPr>
            <w:tcW w:w="5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5.5 (12.5, 18.6)</w:t>
            </w: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5.9 (12.6, 18.8)</w:t>
            </w:r>
          </w:p>
        </w:tc>
        <w:tc>
          <w:tcPr>
            <w:tcW w:w="55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5.1 (12.6, 17.3)</w:t>
            </w:r>
          </w:p>
        </w:tc>
        <w:tc>
          <w:tcPr>
            <w:tcW w:w="5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4.4 (11.6, 17.4)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4.9 (12.2, 17.4)</w:t>
            </w:r>
          </w:p>
        </w:tc>
        <w:tc>
          <w:tcPr>
            <w:tcW w:w="27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212</w:t>
            </w:r>
          </w:p>
        </w:tc>
        <w:tc>
          <w:tcPr>
            <w:tcW w:w="4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001</w:t>
            </w:r>
          </w:p>
        </w:tc>
        <w:tc>
          <w:tcPr>
            <w:tcW w:w="27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3167</w:t>
            </w:r>
          </w:p>
        </w:tc>
        <w:tc>
          <w:tcPr>
            <w:tcW w:w="30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775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1637DB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Dietary fibre (g)</w:t>
            </w:r>
          </w:p>
        </w:tc>
        <w:tc>
          <w:tcPr>
            <w:tcW w:w="5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0.4 (16.5, 25.3)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9.7 (16.1, 25.3)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0.3 (16.2, 25.3)</w:t>
            </w:r>
          </w:p>
        </w:tc>
        <w:tc>
          <w:tcPr>
            <w:tcW w:w="55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2.8 (19.8, 29.1)</w:t>
            </w:r>
          </w:p>
        </w:tc>
        <w:tc>
          <w:tcPr>
            <w:tcW w:w="5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0.9 (17.1, 25.2)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1.8 (18.0, 27.1)</w:t>
            </w:r>
          </w:p>
        </w:tc>
        <w:tc>
          <w:tcPr>
            <w:tcW w:w="2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004</w:t>
            </w:r>
          </w:p>
        </w:tc>
        <w:tc>
          <w:tcPr>
            <w:tcW w:w="41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1615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5352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Dietary fibre/MJ</w:t>
            </w:r>
          </w:p>
        </w:tc>
        <w:tc>
          <w:tcPr>
            <w:tcW w:w="5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.6 (2.2, 3.0)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.1 (2.6, 3.8)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.0 (2.4, 3.5)</w:t>
            </w:r>
          </w:p>
        </w:tc>
        <w:tc>
          <w:tcPr>
            <w:tcW w:w="55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.9 (2.4, 3.5)</w:t>
            </w:r>
          </w:p>
        </w:tc>
        <w:tc>
          <w:tcPr>
            <w:tcW w:w="5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.1 (2.6, 3.7)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3.0 (2.5, 3.5)</w:t>
            </w:r>
          </w:p>
        </w:tc>
        <w:tc>
          <w:tcPr>
            <w:tcW w:w="2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41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5352</w:t>
            </w:r>
          </w:p>
        </w:tc>
      </w:tr>
      <w:tr w:rsidR="001637DB" w:rsidRPr="00B05463" w:rsidTr="00B05463">
        <w:trPr>
          <w:trHeight w:val="300"/>
        </w:trPr>
        <w:tc>
          <w:tcPr>
            <w:tcW w:w="5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Water (</w:t>
            </w:r>
            <w:r w:rsidRPr="00B05463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L)</w:t>
            </w:r>
          </w:p>
        </w:tc>
        <w:tc>
          <w:tcPr>
            <w:tcW w:w="5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.22 (1.95, 2.5)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1.99 (1.61, 2.33)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.12 (1.73, 2.45)</w:t>
            </w:r>
          </w:p>
        </w:tc>
        <w:tc>
          <w:tcPr>
            <w:tcW w:w="55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.23 (1.94, 2.51)</w:t>
            </w:r>
          </w:p>
        </w:tc>
        <w:tc>
          <w:tcPr>
            <w:tcW w:w="5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.06 (1.74, 2.42)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2.17 (1.84, 2.48)</w:t>
            </w:r>
          </w:p>
        </w:tc>
        <w:tc>
          <w:tcPr>
            <w:tcW w:w="2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3456</w:t>
            </w:r>
          </w:p>
        </w:tc>
        <w:tc>
          <w:tcPr>
            <w:tcW w:w="41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6423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3336</w:t>
            </w:r>
          </w:p>
        </w:tc>
      </w:tr>
      <w:tr w:rsidR="001637DB" w:rsidRPr="00E42E65" w:rsidTr="00B05463">
        <w:trPr>
          <w:trHeight w:val="300"/>
        </w:trPr>
        <w:tc>
          <w:tcPr>
            <w:tcW w:w="5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Alcohol (g)</w:t>
            </w:r>
          </w:p>
        </w:tc>
        <w:tc>
          <w:tcPr>
            <w:tcW w:w="5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48 (0.00, 13.13)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0 (0.00, 0.00)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0 (0.00, 6.06)</w:t>
            </w:r>
          </w:p>
        </w:tc>
        <w:tc>
          <w:tcPr>
            <w:tcW w:w="55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5.15 (0.00, 20.6)</w:t>
            </w:r>
          </w:p>
        </w:tc>
        <w:tc>
          <w:tcPr>
            <w:tcW w:w="5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0 (0.00, 3.17)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0 (0.00, 12.88)</w:t>
            </w:r>
          </w:p>
        </w:tc>
        <w:tc>
          <w:tcPr>
            <w:tcW w:w="2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001</w:t>
            </w:r>
          </w:p>
        </w:tc>
        <w:tc>
          <w:tcPr>
            <w:tcW w:w="41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1DF5" w:rsidRPr="00B05463" w:rsidRDefault="00661DF5" w:rsidP="001637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696</w:t>
            </w:r>
          </w:p>
        </w:tc>
        <w:tc>
          <w:tcPr>
            <w:tcW w:w="2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61DF5" w:rsidRPr="00B05463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&lt;.0001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661DF5" w:rsidRPr="00F901A9" w:rsidRDefault="00661DF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</w:pPr>
            <w:r w:rsidRPr="00B054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NZ"/>
              </w:rPr>
              <w:t>0.0369</w:t>
            </w:r>
          </w:p>
        </w:tc>
      </w:tr>
    </w:tbl>
    <w:p w:rsidR="00FC4B22" w:rsidRPr="001637DB" w:rsidRDefault="00FC4B22">
      <w:pPr>
        <w:spacing w:after="0" w:line="240" w:lineRule="auto"/>
        <w:ind w:left="720"/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</w:pPr>
      <w:r w:rsidRPr="001637DB">
        <w:rPr>
          <w:rFonts w:ascii="Times New Roman" w:eastAsia="Times New Roman" w:hAnsi="Times New Roman" w:cs="Times New Roman"/>
          <w:bCs/>
          <w:sz w:val="20"/>
          <w:szCs w:val="20"/>
          <w:vertAlign w:val="superscript"/>
          <w:lang w:eastAsia="en-NZ"/>
        </w:rPr>
        <w:t>1</w:t>
      </w:r>
      <w:r w:rsidRPr="001637DB"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  <w:t xml:space="preserve"> comparing all men and all women, Wilcoxon univariate non-parametric test</w:t>
      </w:r>
    </w:p>
    <w:p w:rsidR="00FC4B22" w:rsidRPr="001637DB" w:rsidRDefault="00FC4B22">
      <w:pPr>
        <w:spacing w:after="0" w:line="240" w:lineRule="auto"/>
        <w:ind w:left="720"/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</w:pPr>
      <w:r w:rsidRPr="001637DB">
        <w:rPr>
          <w:rFonts w:ascii="Times New Roman" w:eastAsia="Times New Roman" w:hAnsi="Times New Roman" w:cs="Times New Roman"/>
          <w:bCs/>
          <w:sz w:val="20"/>
          <w:szCs w:val="20"/>
          <w:vertAlign w:val="superscript"/>
          <w:lang w:eastAsia="en-NZ"/>
        </w:rPr>
        <w:t>2</w:t>
      </w:r>
      <w:r w:rsidRPr="001637DB"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  <w:t xml:space="preserve"> comparing all Māori with all non-Māori, Wilcoxon univariate non-parametric test</w:t>
      </w:r>
    </w:p>
    <w:p w:rsidR="00FC4B22" w:rsidRPr="001637DB" w:rsidRDefault="00FC4B22">
      <w:pPr>
        <w:spacing w:after="0" w:line="240" w:lineRule="auto"/>
        <w:ind w:left="720"/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</w:pPr>
      <w:r w:rsidRPr="001637DB">
        <w:rPr>
          <w:rFonts w:ascii="Times New Roman" w:eastAsia="Times New Roman" w:hAnsi="Times New Roman" w:cs="Times New Roman"/>
          <w:bCs/>
          <w:sz w:val="20"/>
          <w:szCs w:val="20"/>
          <w:vertAlign w:val="superscript"/>
          <w:lang w:eastAsia="en-NZ"/>
        </w:rPr>
        <w:lastRenderedPageBreak/>
        <w:t>3</w:t>
      </w:r>
      <w:r w:rsidRPr="001637DB"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  <w:t xml:space="preserve"> comparing all men and all women, multivariate generalised linear model controlling for age and ethnicity</w:t>
      </w:r>
    </w:p>
    <w:p w:rsidR="00FC4B22" w:rsidRPr="001637DB" w:rsidRDefault="00FC4B22">
      <w:pPr>
        <w:spacing w:after="0" w:line="240" w:lineRule="auto"/>
        <w:ind w:left="720"/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</w:pPr>
      <w:r w:rsidRPr="001637DB">
        <w:rPr>
          <w:rFonts w:ascii="Times New Roman" w:eastAsia="Times New Roman" w:hAnsi="Times New Roman" w:cs="Times New Roman"/>
          <w:bCs/>
          <w:sz w:val="20"/>
          <w:szCs w:val="20"/>
          <w:vertAlign w:val="superscript"/>
          <w:lang w:eastAsia="en-NZ"/>
        </w:rPr>
        <w:t>4</w:t>
      </w:r>
      <w:r w:rsidRPr="001637DB"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  <w:t xml:space="preserve"> comparing all Māori with all non-Māori, multivariate generalised linear model controlling for age and sex</w:t>
      </w:r>
    </w:p>
    <w:p w:rsidR="00FC4B22" w:rsidRPr="001637DB" w:rsidRDefault="00FC4B22">
      <w:pPr>
        <w:spacing w:after="0" w:line="240" w:lineRule="auto"/>
        <w:ind w:left="720"/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</w:pPr>
      <w:r w:rsidRPr="001637DB"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  <w:t xml:space="preserve">Abbreviation IQR – interquartile range, MJ megajoules, kcal kilocalories, EI:BMR ratio of energy intake to estimated basal metabolic rate (BMR estimated using the </w:t>
      </w:r>
      <w:r w:rsidRPr="00B05463"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  <w:t>Fredrix formula), g grams, % Energy percent of energy intake, g/Kg grams per kilogram body weight,  L litres.m</w:t>
      </w:r>
    </w:p>
    <w:p w:rsidR="00FC4B22" w:rsidRDefault="00FC4B22" w:rsidP="001637DB">
      <w:pPr>
        <w:spacing w:after="0" w:line="240" w:lineRule="auto"/>
        <w:ind w:left="720"/>
        <w:rPr>
          <w:rFonts w:ascii="Times New Roman" w:hAnsi="Times New Roman" w:cs="Times New Roman"/>
          <w:b/>
          <w:sz w:val="20"/>
          <w:szCs w:val="20"/>
        </w:rPr>
      </w:pPr>
      <w:r w:rsidRPr="001637DB"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  <w:t>Median IQR is presented unless specified as % Energy</w:t>
      </w:r>
      <w:r w:rsidRPr="001637DB">
        <w:rPr>
          <w:rFonts w:ascii="Times New Roman" w:eastAsia="Times New Roman" w:hAnsi="Times New Roman" w:cs="Times New Roman"/>
          <w:bCs/>
          <w:sz w:val="20"/>
          <w:szCs w:val="20"/>
          <w:lang w:eastAsia="en-NZ"/>
        </w:rPr>
        <w:br/>
      </w:r>
      <w:r>
        <w:rPr>
          <w:rFonts w:ascii="Times New Roman" w:hAnsi="Times New Roman" w:cs="Times New Roman"/>
          <w:b/>
          <w:sz w:val="20"/>
          <w:szCs w:val="20"/>
        </w:rPr>
        <w:br w:type="page"/>
      </w:r>
    </w:p>
    <w:p w:rsidR="00FC4B22" w:rsidRDefault="00FC4B22" w:rsidP="00EA0233">
      <w:pPr>
        <w:spacing w:line="240" w:lineRule="auto"/>
        <w:ind w:left="720"/>
        <w:rPr>
          <w:rFonts w:ascii="Times New Roman" w:hAnsi="Times New Roman" w:cs="Times New Roman"/>
          <w:b/>
          <w:sz w:val="20"/>
          <w:szCs w:val="20"/>
        </w:rPr>
        <w:sectPr w:rsidR="00FC4B22" w:rsidSect="001637DB">
          <w:headerReference w:type="default" r:id="rId8"/>
          <w:footerReference w:type="default" r:id="rId9"/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:rsidR="006B4130" w:rsidRDefault="006B4130" w:rsidP="00EA0233">
      <w:pPr>
        <w:spacing w:line="240" w:lineRule="auto"/>
        <w:ind w:left="720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>Supplementary table</w:t>
      </w:r>
    </w:p>
    <w:p w:rsidR="00F70D6D" w:rsidRPr="00E04B04" w:rsidRDefault="00760951" w:rsidP="00EA0233">
      <w:pPr>
        <w:spacing w:line="240" w:lineRule="auto"/>
        <w:ind w:left="720"/>
        <w:rPr>
          <w:rFonts w:ascii="Times New Roman" w:hAnsi="Times New Roman" w:cs="Times New Roman"/>
          <w:b/>
          <w:sz w:val="24"/>
          <w:szCs w:val="24"/>
        </w:rPr>
      </w:pPr>
      <w:r w:rsidRPr="00627EC2">
        <w:rPr>
          <w:rFonts w:ascii="Times New Roman" w:hAnsi="Times New Roman" w:cs="Times New Roman"/>
          <w:b/>
          <w:sz w:val="20"/>
          <w:szCs w:val="20"/>
        </w:rPr>
        <w:t>Table</w:t>
      </w:r>
      <w:r w:rsidR="00FC4B2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231268">
        <w:rPr>
          <w:rFonts w:ascii="Times New Roman" w:hAnsi="Times New Roman" w:cs="Times New Roman"/>
          <w:b/>
          <w:sz w:val="20"/>
          <w:szCs w:val="20"/>
        </w:rPr>
        <w:t>6</w:t>
      </w:r>
      <w:r w:rsidRPr="00627EC2">
        <w:rPr>
          <w:rFonts w:ascii="Times New Roman" w:hAnsi="Times New Roman" w:cs="Times New Roman"/>
          <w:b/>
          <w:sz w:val="20"/>
          <w:szCs w:val="20"/>
        </w:rPr>
        <w:t xml:space="preserve"> Proportion of Māori and non-Māori </w:t>
      </w:r>
      <w:r w:rsidRPr="00760951">
        <w:rPr>
          <w:rFonts w:ascii="Times New Roman" w:hAnsi="Times New Roman" w:cs="Times New Roman"/>
          <w:b/>
          <w:sz w:val="20"/>
          <w:szCs w:val="20"/>
        </w:rPr>
        <w:t xml:space="preserve">with a EI:BMR of between 0.9 and 2.0 </w:t>
      </w:r>
      <w:r w:rsidRPr="00627EC2">
        <w:rPr>
          <w:rFonts w:ascii="Times New Roman" w:hAnsi="Times New Roman" w:cs="Times New Roman"/>
          <w:b/>
          <w:sz w:val="20"/>
          <w:szCs w:val="20"/>
        </w:rPr>
        <w:t>participants who met the Nutrient Reference Values (NRV</w:t>
      </w:r>
      <w:r>
        <w:rPr>
          <w:rFonts w:ascii="Times New Roman" w:hAnsi="Times New Roman" w:cs="Times New Roman"/>
          <w:b/>
          <w:sz w:val="20"/>
          <w:szCs w:val="20"/>
        </w:rPr>
        <w:t xml:space="preserve">) for Australia and New Zealand </w:t>
      </w:r>
      <w:r w:rsidRPr="00627EC2">
        <w:rPr>
          <w:rFonts w:ascii="Times New Roman" w:hAnsi="Times New Roman" w:cs="Times New Roman"/>
          <w:b/>
          <w:sz w:val="20"/>
          <w:szCs w:val="20"/>
        </w:rPr>
        <w:t>for intake of macronutrients, dietary fibre and water</w:t>
      </w:r>
      <w:r>
        <w:rPr>
          <w:rFonts w:ascii="Times New Roman" w:hAnsi="Times New Roman" w:cs="Times New Roman"/>
          <w:b/>
          <w:sz w:val="20"/>
          <w:szCs w:val="20"/>
        </w:rPr>
        <w:t>, by sex.</w:t>
      </w:r>
      <w:r w:rsidRPr="00627EC2">
        <w:rPr>
          <w:rFonts w:ascii="Times New Roman" w:hAnsi="Times New Roman" w:cs="Times New Roman"/>
          <w:b/>
          <w:sz w:val="20"/>
          <w:szCs w:val="20"/>
        </w:rPr>
        <w:br/>
      </w:r>
    </w:p>
    <w:tbl>
      <w:tblPr>
        <w:tblW w:w="9508" w:type="dxa"/>
        <w:tblInd w:w="81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/>
      </w:tblPr>
      <w:tblGrid>
        <w:gridCol w:w="1711"/>
        <w:gridCol w:w="901"/>
        <w:gridCol w:w="1367"/>
        <w:gridCol w:w="1843"/>
        <w:gridCol w:w="851"/>
        <w:gridCol w:w="1134"/>
        <w:gridCol w:w="851"/>
        <w:gridCol w:w="850"/>
      </w:tblGrid>
      <w:tr w:rsidR="00F70D6D" w:rsidRPr="00E52490" w:rsidTr="00182132">
        <w:trPr>
          <w:trHeight w:val="456"/>
        </w:trPr>
        <w:tc>
          <w:tcPr>
            <w:tcW w:w="1711" w:type="dxa"/>
            <w:vMerge w:val="restart"/>
            <w:tcBorders>
              <w:lef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  <w:r w:rsidRPr="00627EC2"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>Nutrient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 xml:space="preserve"> Reference Value for </w:t>
            </w:r>
            <w:r w:rsidRPr="005920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NZ"/>
              </w:rPr>
              <w:t>Women</w:t>
            </w:r>
            <w:r w:rsidRPr="00627EC2"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 xml:space="preserve">  &gt;70 year</w:t>
            </w:r>
          </w:p>
        </w:tc>
        <w:tc>
          <w:tcPr>
            <w:tcW w:w="2268" w:type="dxa"/>
            <w:gridSpan w:val="2"/>
            <w:tcBorders>
              <w:righ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>LiLACS Women meeting standard, n (%)</w:t>
            </w:r>
          </w:p>
        </w:tc>
        <w:tc>
          <w:tcPr>
            <w:tcW w:w="1843" w:type="dxa"/>
            <w:vMerge w:val="restart"/>
            <w:tcBorders>
              <w:lef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  <w:r w:rsidRPr="00627EC2"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>Nutrient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 xml:space="preserve"> Reference Value for </w:t>
            </w:r>
            <w:r w:rsidRPr="005920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eastAsia="en-NZ"/>
              </w:rPr>
              <w:t>Men</w:t>
            </w:r>
            <w:r w:rsidRPr="00627EC2"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 xml:space="preserve">  &gt;70 year</w:t>
            </w:r>
          </w:p>
        </w:tc>
        <w:tc>
          <w:tcPr>
            <w:tcW w:w="1985" w:type="dxa"/>
            <w:gridSpan w:val="2"/>
            <w:tcBorders>
              <w:right w:val="single" w:sz="4" w:space="0" w:color="auto"/>
            </w:tcBorders>
            <w:shd w:val="clear" w:color="auto" w:fill="C6D9F1" w:themeFill="text2" w:themeFillTint="33"/>
            <w:vAlign w:val="center"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 xml:space="preserve">LiLACS </w:t>
            </w:r>
            <w:r w:rsidRPr="00627EC2"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>Men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 xml:space="preserve"> meeting standard, </w:t>
            </w:r>
            <w:r w:rsidRPr="00627EC2"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>n (%)</w:t>
            </w:r>
          </w:p>
        </w:tc>
        <w:tc>
          <w:tcPr>
            <w:tcW w:w="851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C6D9F1" w:themeFill="text2" w:themeFillTint="33"/>
            <w:noWrap/>
            <w:vAlign w:val="center"/>
            <w:hideMark/>
          </w:tcPr>
          <w:p w:rsidR="00F70D6D" w:rsidRPr="00D12895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NZ"/>
              </w:rPr>
            </w:pPr>
            <w:r w:rsidRPr="00D12895"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>p-value Sex</w:t>
            </w:r>
          </w:p>
        </w:tc>
        <w:tc>
          <w:tcPr>
            <w:tcW w:w="850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C6D9F1" w:themeFill="text2" w:themeFillTint="33"/>
            <w:noWrap/>
            <w:vAlign w:val="center"/>
            <w:hideMark/>
          </w:tcPr>
          <w:p w:rsidR="00F70D6D" w:rsidRPr="00D12895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NZ"/>
              </w:rPr>
            </w:pPr>
            <w:r w:rsidRPr="00D12895"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>p-value Māori</w:t>
            </w:r>
          </w:p>
        </w:tc>
      </w:tr>
      <w:tr w:rsidR="00F70D6D" w:rsidRPr="00E52490" w:rsidTr="00182132">
        <w:trPr>
          <w:trHeight w:val="144"/>
        </w:trPr>
        <w:tc>
          <w:tcPr>
            <w:tcW w:w="1711" w:type="dxa"/>
            <w:vMerge/>
            <w:tcBorders>
              <w:left w:val="single" w:sz="4" w:space="0" w:color="auto"/>
            </w:tcBorders>
            <w:shd w:val="clear" w:color="auto" w:fill="C6D9F1" w:themeFill="text2" w:themeFillTint="33"/>
            <w:vAlign w:val="center"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</w:p>
        </w:tc>
        <w:tc>
          <w:tcPr>
            <w:tcW w:w="901" w:type="dxa"/>
            <w:shd w:val="clear" w:color="auto" w:fill="C6D9F1" w:themeFill="text2" w:themeFillTint="33"/>
            <w:vAlign w:val="center"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  <w:r w:rsidRPr="00627EC2"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>Māori</w:t>
            </w:r>
          </w:p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</w:p>
        </w:tc>
        <w:tc>
          <w:tcPr>
            <w:tcW w:w="1367" w:type="dxa"/>
            <w:tcBorders>
              <w:right w:val="single" w:sz="4" w:space="0" w:color="auto"/>
            </w:tcBorders>
            <w:shd w:val="clear" w:color="auto" w:fill="C6D9F1" w:themeFill="text2" w:themeFillTint="33"/>
            <w:vAlign w:val="center"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  <w:r w:rsidRPr="00627EC2"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>Non Māori</w:t>
            </w:r>
          </w:p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</w:p>
        </w:tc>
        <w:tc>
          <w:tcPr>
            <w:tcW w:w="1843" w:type="dxa"/>
            <w:vMerge/>
            <w:tcBorders>
              <w:left w:val="single" w:sz="4" w:space="0" w:color="auto"/>
            </w:tcBorders>
            <w:shd w:val="clear" w:color="auto" w:fill="C6D9F1" w:themeFill="text2" w:themeFillTint="33"/>
            <w:vAlign w:val="center"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</w:p>
        </w:tc>
        <w:tc>
          <w:tcPr>
            <w:tcW w:w="851" w:type="dxa"/>
            <w:shd w:val="clear" w:color="auto" w:fill="C6D9F1" w:themeFill="text2" w:themeFillTint="33"/>
            <w:vAlign w:val="center"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  <w:r w:rsidRPr="00627EC2"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>Māori</w:t>
            </w:r>
          </w:p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</w:p>
        </w:tc>
        <w:tc>
          <w:tcPr>
            <w:tcW w:w="1134" w:type="dxa"/>
            <w:tcBorders>
              <w:right w:val="single" w:sz="4" w:space="0" w:color="auto"/>
            </w:tcBorders>
            <w:shd w:val="clear" w:color="auto" w:fill="C6D9F1" w:themeFill="text2" w:themeFillTint="33"/>
            <w:vAlign w:val="center"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lang w:eastAsia="en-NZ"/>
              </w:rPr>
              <w:t>Non Māori</w:t>
            </w:r>
          </w:p>
        </w:tc>
        <w:tc>
          <w:tcPr>
            <w:tcW w:w="851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C6D9F1" w:themeFill="text2" w:themeFillTint="33"/>
            <w:noWrap/>
            <w:vAlign w:val="bottom"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NZ"/>
              </w:rPr>
            </w:pPr>
          </w:p>
        </w:tc>
        <w:tc>
          <w:tcPr>
            <w:tcW w:w="85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70D6D" w:rsidRPr="00627EC2" w:rsidRDefault="00F70D6D" w:rsidP="00EA023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eastAsia="en-NZ"/>
              </w:rPr>
            </w:pPr>
          </w:p>
        </w:tc>
      </w:tr>
      <w:tr w:rsidR="00F70D6D" w:rsidRPr="00DE1BE6" w:rsidTr="00182132">
        <w:trPr>
          <w:trHeight w:val="504"/>
        </w:trPr>
        <w:tc>
          <w:tcPr>
            <w:tcW w:w="1711" w:type="dxa"/>
            <w:tcBorders>
              <w:lef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:rsidR="00F70D6D" w:rsidRPr="00627EC2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Protei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, EAR 46</w:t>
            </w: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 xml:space="preserve"> g/day</w:t>
            </w:r>
          </w:p>
        </w:tc>
        <w:tc>
          <w:tcPr>
            <w:tcW w:w="901" w:type="dxa"/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3 (88)</w:t>
            </w:r>
          </w:p>
        </w:tc>
        <w:tc>
          <w:tcPr>
            <w:tcW w:w="13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4 (84)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shd w:val="clear" w:color="auto" w:fill="C6D9F1" w:themeFill="text2" w:themeFillTint="33"/>
            <w:vAlign w:val="center"/>
          </w:tcPr>
          <w:p w:rsidR="00F70D6D" w:rsidRPr="00F70D6D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Protein,EAR</w:t>
            </w:r>
          </w:p>
          <w:p w:rsidR="00F70D6D" w:rsidRPr="00F70D6D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65 g/day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 (80)</w:t>
            </w:r>
          </w:p>
        </w:tc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3 (74)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D12895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NZ"/>
              </w:rPr>
            </w:pPr>
            <w:r w:rsidRPr="00D12895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0.0238</w:t>
            </w: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7</w:t>
            </w:r>
          </w:p>
        </w:tc>
      </w:tr>
      <w:tr w:rsidR="00F70D6D" w:rsidRPr="00DE1BE6" w:rsidTr="00182132">
        <w:trPr>
          <w:trHeight w:val="420"/>
        </w:trPr>
        <w:tc>
          <w:tcPr>
            <w:tcW w:w="1711" w:type="dxa"/>
            <w:tcBorders>
              <w:lef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:rsidR="00F70D6D" w:rsidRPr="00627EC2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Protei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, EAR 0.75</w:t>
            </w: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g/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K</w:t>
            </w: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g/day</w:t>
            </w:r>
          </w:p>
        </w:tc>
        <w:tc>
          <w:tcPr>
            <w:tcW w:w="901" w:type="dxa"/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75 (66)</w:t>
            </w:r>
          </w:p>
        </w:tc>
        <w:tc>
          <w:tcPr>
            <w:tcW w:w="13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132 (73)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shd w:val="clear" w:color="auto" w:fill="C6D9F1" w:themeFill="text2" w:themeFillTint="33"/>
            <w:noWrap/>
            <w:vAlign w:val="center"/>
          </w:tcPr>
          <w:p w:rsidR="00F70D6D" w:rsidRPr="00F70D6D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Protein, EAR</w:t>
            </w:r>
          </w:p>
          <w:p w:rsidR="00F70D6D" w:rsidRPr="00F70D6D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0.86g/Kg/day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56 (65)</w:t>
            </w:r>
          </w:p>
        </w:tc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122 (72)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0.8352</w:t>
            </w: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0.4303</w:t>
            </w:r>
          </w:p>
        </w:tc>
      </w:tr>
      <w:tr w:rsidR="00F70D6D" w:rsidRPr="00DE1BE6" w:rsidTr="00182132">
        <w:trPr>
          <w:trHeight w:val="576"/>
        </w:trPr>
        <w:tc>
          <w:tcPr>
            <w:tcW w:w="1711" w:type="dxa"/>
            <w:tcBorders>
              <w:lef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:rsidR="00F70D6D" w:rsidRPr="00627EC2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% Energy from Protein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 xml:space="preserve">, </w:t>
            </w: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15-25</w:t>
            </w:r>
          </w:p>
        </w:tc>
        <w:tc>
          <w:tcPr>
            <w:tcW w:w="901" w:type="dxa"/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 (74)</w:t>
            </w:r>
          </w:p>
        </w:tc>
        <w:tc>
          <w:tcPr>
            <w:tcW w:w="1367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7 (79)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shd w:val="clear" w:color="auto" w:fill="C6D9F1" w:themeFill="text2" w:themeFillTint="33"/>
            <w:noWrap/>
            <w:vAlign w:val="center"/>
          </w:tcPr>
          <w:p w:rsidR="00F70D6D" w:rsidRPr="00F70D6D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% Energy from Protein, 15-25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 (78)</w:t>
            </w:r>
          </w:p>
        </w:tc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9 (79)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817</w:t>
            </w: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79</w:t>
            </w:r>
          </w:p>
        </w:tc>
      </w:tr>
      <w:tr w:rsidR="00F70D6D" w:rsidRPr="00DE1BE6" w:rsidTr="00182132">
        <w:trPr>
          <w:trHeight w:val="300"/>
        </w:trPr>
        <w:tc>
          <w:tcPr>
            <w:tcW w:w="1711" w:type="dxa"/>
            <w:tcBorders>
              <w:lef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:rsidR="00F70D6D" w:rsidRPr="00627EC2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%Energy from Carbohydrate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 xml:space="preserve">, </w:t>
            </w: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45-65</w:t>
            </w:r>
          </w:p>
        </w:tc>
        <w:tc>
          <w:tcPr>
            <w:tcW w:w="901" w:type="dxa"/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68 (55)</w:t>
            </w:r>
          </w:p>
        </w:tc>
        <w:tc>
          <w:tcPr>
            <w:tcW w:w="136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89 (47)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shd w:val="clear" w:color="auto" w:fill="C6D9F1" w:themeFill="text2" w:themeFillTint="33"/>
            <w:noWrap/>
            <w:vAlign w:val="center"/>
          </w:tcPr>
          <w:p w:rsidR="00F70D6D" w:rsidRPr="00F70D6D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%Energy from Carbohydrate, 45-6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53 (58)</w:t>
            </w:r>
          </w:p>
        </w:tc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97 (56)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0.086</w:t>
            </w: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0.6074</w:t>
            </w:r>
          </w:p>
        </w:tc>
      </w:tr>
      <w:tr w:rsidR="00F70D6D" w:rsidRPr="00DE1BE6" w:rsidTr="00182132">
        <w:trPr>
          <w:trHeight w:val="588"/>
        </w:trPr>
        <w:tc>
          <w:tcPr>
            <w:tcW w:w="1711" w:type="dxa"/>
            <w:tcBorders>
              <w:lef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:rsidR="00F70D6D" w:rsidRPr="00627EC2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%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 xml:space="preserve"> </w:t>
            </w: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Energy from Fa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 xml:space="preserve">, </w:t>
            </w: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20-35</w:t>
            </w:r>
          </w:p>
        </w:tc>
        <w:tc>
          <w:tcPr>
            <w:tcW w:w="901" w:type="dxa"/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 (40)</w:t>
            </w:r>
          </w:p>
        </w:tc>
        <w:tc>
          <w:tcPr>
            <w:tcW w:w="136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8 (43)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shd w:val="clear" w:color="auto" w:fill="C6D9F1" w:themeFill="text2" w:themeFillTint="33"/>
            <w:noWrap/>
            <w:vAlign w:val="center"/>
          </w:tcPr>
          <w:p w:rsidR="00F70D6D" w:rsidRPr="00F70D6D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% Energy from Fat, 20-3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 (36)</w:t>
            </w:r>
          </w:p>
        </w:tc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9 (47)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547</w:t>
            </w: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36</w:t>
            </w:r>
          </w:p>
        </w:tc>
      </w:tr>
      <w:tr w:rsidR="00F70D6D" w:rsidRPr="00DE1BE6" w:rsidTr="00182132">
        <w:trPr>
          <w:trHeight w:val="876"/>
        </w:trPr>
        <w:tc>
          <w:tcPr>
            <w:tcW w:w="1711" w:type="dxa"/>
            <w:tcBorders>
              <w:lef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:rsidR="00F70D6D" w:rsidRPr="00627EC2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0C3C57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Dietary Fibre</w:t>
            </w:r>
            <w:r w:rsidRPr="005920E1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eastAsia="en-NZ"/>
              </w:rPr>
              <w:t>β</w:t>
            </w: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 xml:space="preserve">AI 25 </w:t>
            </w: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g/day</w:t>
            </w:r>
          </w:p>
        </w:tc>
        <w:tc>
          <w:tcPr>
            <w:tcW w:w="901" w:type="dxa"/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7 (51)</w:t>
            </w:r>
          </w:p>
        </w:tc>
        <w:tc>
          <w:tcPr>
            <w:tcW w:w="136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 (47)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shd w:val="clear" w:color="auto" w:fill="C6D9F1" w:themeFill="text2" w:themeFillTint="33"/>
            <w:noWrap/>
            <w:vAlign w:val="center"/>
          </w:tcPr>
          <w:p w:rsidR="00F70D6D" w:rsidRPr="00F70D6D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Dietary Fibre</w:t>
            </w: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eastAsia="en-NZ"/>
              </w:rPr>
              <w:t>β</w:t>
            </w: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 xml:space="preserve"> AI 30g/day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 (64)</w:t>
            </w:r>
          </w:p>
        </w:tc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 (63)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D12895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NZ"/>
              </w:rPr>
            </w:pPr>
            <w:r w:rsidRPr="00D12895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0.0041</w:t>
            </w: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66</w:t>
            </w:r>
          </w:p>
        </w:tc>
      </w:tr>
      <w:tr w:rsidR="00F70D6D" w:rsidRPr="00DE1BE6" w:rsidTr="00182132">
        <w:trPr>
          <w:trHeight w:val="300"/>
        </w:trPr>
        <w:tc>
          <w:tcPr>
            <w:tcW w:w="1711" w:type="dxa"/>
            <w:tcBorders>
              <w:left w:val="single" w:sz="4" w:space="0" w:color="auto"/>
            </w:tcBorders>
            <w:shd w:val="clear" w:color="auto" w:fill="C6D9F1" w:themeFill="text2" w:themeFillTint="33"/>
            <w:noWrap/>
            <w:vAlign w:val="center"/>
            <w:hideMark/>
          </w:tcPr>
          <w:p w:rsidR="00F70D6D" w:rsidRPr="00627EC2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*Water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, AI 2.8</w:t>
            </w:r>
            <w:r w:rsidRPr="00627EC2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 xml:space="preserve"> L/day</w:t>
            </w:r>
          </w:p>
        </w:tc>
        <w:tc>
          <w:tcPr>
            <w:tcW w:w="901" w:type="dxa"/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 (97)</w:t>
            </w:r>
          </w:p>
        </w:tc>
        <w:tc>
          <w:tcPr>
            <w:tcW w:w="1367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0 (96)</w:t>
            </w:r>
          </w:p>
        </w:tc>
        <w:tc>
          <w:tcPr>
            <w:tcW w:w="1843" w:type="dxa"/>
            <w:tcBorders>
              <w:left w:val="single" w:sz="4" w:space="0" w:color="auto"/>
            </w:tcBorders>
            <w:shd w:val="clear" w:color="auto" w:fill="C6D9F1" w:themeFill="text2" w:themeFillTint="33"/>
            <w:noWrap/>
            <w:vAlign w:val="center"/>
          </w:tcPr>
          <w:p w:rsidR="00F70D6D" w:rsidRPr="00F70D6D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*Water, AI</w:t>
            </w:r>
          </w:p>
          <w:p w:rsidR="00F70D6D" w:rsidRPr="00F70D6D" w:rsidRDefault="00F70D6D" w:rsidP="001637DB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  <w:t>3.4 L/day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 (98)</w:t>
            </w:r>
          </w:p>
        </w:tc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1 (97)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744</w:t>
            </w: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70D6D" w:rsidRPr="00F70D6D" w:rsidRDefault="00F70D6D" w:rsidP="001637D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  <w:r w:rsidRPr="00F70D6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15</w:t>
            </w:r>
          </w:p>
        </w:tc>
      </w:tr>
    </w:tbl>
    <w:p w:rsidR="00D12895" w:rsidRDefault="00D12895" w:rsidP="001637DB">
      <w:pPr>
        <w:spacing w:after="0" w:line="240" w:lineRule="auto"/>
        <w:ind w:left="72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N (%) above the NRV presented for each group. NRV Nutrient Reference Value, EAR Estimated Average Requirement, </w:t>
      </w:r>
      <w:r w:rsidRPr="00DE1BE6">
        <w:rPr>
          <w:rFonts w:ascii="Times New Roman" w:hAnsi="Times New Roman" w:cs="Times New Roman"/>
          <w:sz w:val="20"/>
          <w:szCs w:val="20"/>
        </w:rPr>
        <w:t>AI Adequate Intak</w:t>
      </w:r>
      <w:r w:rsidRPr="00D12895">
        <w:rPr>
          <w:rFonts w:ascii="Times New Roman" w:hAnsi="Times New Roman" w:cs="Times New Roman"/>
          <w:sz w:val="20"/>
          <w:szCs w:val="20"/>
        </w:rPr>
        <w:t xml:space="preserve">e. </w:t>
      </w:r>
      <w:r w:rsidRPr="00D12895">
        <w:rPr>
          <w:rFonts w:ascii="Times New Roman" w:eastAsia="Times New Roman" w:hAnsi="Times New Roman" w:cs="Times New Roman"/>
          <w:bCs/>
          <w:color w:val="000000"/>
          <w:sz w:val="20"/>
          <w:lang w:eastAsia="en-NZ"/>
        </w:rPr>
        <w:t>p-value Sex – comparing all men with all women adjusting for age; p-value Māori comparing</w:t>
      </w:r>
      <w:r>
        <w:rPr>
          <w:rFonts w:ascii="Times New Roman" w:eastAsia="Times New Roman" w:hAnsi="Times New Roman" w:cs="Times New Roman"/>
          <w:bCs/>
          <w:color w:val="000000"/>
          <w:sz w:val="20"/>
          <w:lang w:eastAsia="en-NZ"/>
        </w:rPr>
        <w:t xml:space="preserve"> all Māori with all non-Māori adjusting for age</w:t>
      </w:r>
      <w:r>
        <w:rPr>
          <w:rFonts w:ascii="Times New Roman" w:hAnsi="Times New Roman" w:cs="Times New Roman"/>
          <w:sz w:val="20"/>
          <w:szCs w:val="20"/>
        </w:rPr>
        <w:t>.</w:t>
      </w:r>
    </w:p>
    <w:p w:rsidR="00D12895" w:rsidRDefault="00D12895" w:rsidP="001637DB">
      <w:pPr>
        <w:spacing w:after="0" w:line="240" w:lineRule="auto"/>
        <w:ind w:left="72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*</w:t>
      </w:r>
      <w:r w:rsidRPr="00DE1BE6">
        <w:rPr>
          <w:rFonts w:ascii="Times New Roman" w:hAnsi="Times New Roman" w:cs="Times New Roman"/>
          <w:sz w:val="20"/>
          <w:szCs w:val="20"/>
        </w:rPr>
        <w:t>Total water includes water from foods as well as fluids</w:t>
      </w:r>
      <w:r>
        <w:rPr>
          <w:rFonts w:ascii="Times New Roman" w:hAnsi="Times New Roman" w:cs="Times New Roman"/>
          <w:sz w:val="20"/>
          <w:szCs w:val="20"/>
        </w:rPr>
        <w:t>.</w:t>
      </w:r>
    </w:p>
    <w:p w:rsidR="00712C51" w:rsidRPr="00E04B04" w:rsidRDefault="00D12895">
      <w:pPr>
        <w:spacing w:after="0" w:line="240" w:lineRule="auto"/>
        <w:ind w:left="72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0"/>
          <w:szCs w:val="20"/>
        </w:rPr>
        <w:t>β</w:t>
      </w:r>
      <w:r w:rsidRPr="009213E3">
        <w:rPr>
          <w:rFonts w:ascii="Times New Roman" w:hAnsi="Times New Roman" w:cs="Times New Roman"/>
          <w:sz w:val="20"/>
          <w:szCs w:val="20"/>
        </w:rPr>
        <w:t xml:space="preserve">The NZFCD FOODfiles </w:t>
      </w:r>
      <w:r>
        <w:rPr>
          <w:rFonts w:ascii="Times New Roman" w:hAnsi="Times New Roman" w:cs="Times New Roman"/>
          <w:sz w:val="20"/>
          <w:szCs w:val="20"/>
        </w:rPr>
        <w:t>uses</w:t>
      </w:r>
      <w:r w:rsidRPr="009213E3">
        <w:rPr>
          <w:rFonts w:ascii="Times New Roman" w:hAnsi="Times New Roman" w:cs="Times New Roman"/>
          <w:sz w:val="20"/>
          <w:szCs w:val="20"/>
        </w:rPr>
        <w:t xml:space="preserve"> Prosky method of analysis for total dietary fibre (AOAC 991.43)</w:t>
      </w:r>
      <w:r w:rsidR="00A41CE7">
        <w:rPr>
          <w:rFonts w:ascii="Times New Roman" w:hAnsi="Times New Roman" w:cs="Times New Roman"/>
          <w:sz w:val="20"/>
          <w:szCs w:val="20"/>
        </w:rPr>
        <w:fldChar w:fldCharType="begin"/>
      </w:r>
      <w:r w:rsidR="00055D5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Prosky&lt;/Author&gt;&lt;Year&gt;1985&lt;/Year&gt;&lt;RecNum&gt;2829&lt;/RecNum&gt;&lt;DisplayText&gt;&lt;style face="superscript"&gt;(51)&lt;/style&gt;&lt;/DisplayText&gt;&lt;record&gt;&lt;rec-number&gt;2829&lt;/rec-number&gt;&lt;foreign-keys&gt;&lt;key app="EN" db-id="zwfepwsezez25serdas502eu2drx0f25raea" timestamp="1444043403"&gt;2829&lt;/key&gt;&lt;/foreign-keys&gt;&lt;ref-type name="Journal Article"&gt;17&lt;/ref-type&gt;&lt;contributors&gt;&lt;authors&gt;&lt;author&gt;Prosky, L &lt;/author&gt;&lt;author&gt;Asp, N-G&lt;/author&gt;&lt;author&gt;Furda, I&lt;/author&gt;&lt;author&gt;DeVries. JW&lt;/author&gt;&lt;author&gt;Schweizer, T F&lt;/author&gt;&lt;author&gt;Harland, BF&lt;/author&gt;&lt;/authors&gt;&lt;/contributors&gt;&lt;titles&gt;&lt;title&gt;Determination of total dietary fiber in foods and food products: Collaborative study&lt;/title&gt;&lt;secondary-title&gt;J. AOAC Int&lt;/secondary-title&gt;&lt;/titles&gt;&lt;periodical&gt;&lt;full-title&gt;J. AOAC Int&lt;/full-title&gt;&lt;/periodical&gt;&lt;pages&gt;677-679&lt;/pages&gt;&lt;volume&gt;68&lt;/volume&gt;&lt;dates&gt;&lt;year&gt;1985&lt;/year&gt;&lt;/dates&gt;&lt;urls&gt;&lt;/urls&gt;&lt;/record&gt;&lt;/Cite&gt;&lt;/EndNote&gt;</w:instrText>
      </w:r>
      <w:r w:rsidR="00A41CE7">
        <w:rPr>
          <w:rFonts w:ascii="Times New Roman" w:hAnsi="Times New Roman" w:cs="Times New Roman"/>
          <w:sz w:val="20"/>
          <w:szCs w:val="20"/>
        </w:rPr>
        <w:fldChar w:fldCharType="separate"/>
      </w:r>
      <w:r w:rsidR="00055D50" w:rsidRPr="00055D50">
        <w:rPr>
          <w:rFonts w:ascii="Times New Roman" w:hAnsi="Times New Roman" w:cs="Times New Roman"/>
          <w:noProof/>
          <w:sz w:val="20"/>
          <w:szCs w:val="20"/>
          <w:vertAlign w:val="superscript"/>
        </w:rPr>
        <w:t>(</w:t>
      </w:r>
      <w:hyperlink w:anchor="_ENREF_51" w:tooltip="Prosky, 1985 #2829" w:history="1">
        <w:r w:rsidR="00B15AFF" w:rsidRPr="00055D50">
          <w:rPr>
            <w:rFonts w:ascii="Times New Roman" w:hAnsi="Times New Roman" w:cs="Times New Roman"/>
            <w:noProof/>
            <w:sz w:val="20"/>
            <w:szCs w:val="20"/>
            <w:vertAlign w:val="superscript"/>
          </w:rPr>
          <w:t>51</w:t>
        </w:r>
      </w:hyperlink>
      <w:r w:rsidR="00055D50" w:rsidRPr="00055D50">
        <w:rPr>
          <w:rFonts w:ascii="Times New Roman" w:hAnsi="Times New Roman" w:cs="Times New Roman"/>
          <w:noProof/>
          <w:sz w:val="20"/>
          <w:szCs w:val="20"/>
          <w:vertAlign w:val="superscript"/>
        </w:rPr>
        <w:t>)</w:t>
      </w:r>
      <w:r w:rsidR="00A41CE7">
        <w:rPr>
          <w:rFonts w:ascii="Times New Roman" w:hAnsi="Times New Roman" w:cs="Times New Roman"/>
          <w:sz w:val="20"/>
          <w:szCs w:val="20"/>
        </w:rPr>
        <w:fldChar w:fldCharType="end"/>
      </w:r>
      <w:r w:rsidRPr="009213E3">
        <w:rPr>
          <w:rFonts w:ascii="Times New Roman" w:hAnsi="Times New Roman" w:cs="Times New Roman"/>
          <w:sz w:val="20"/>
          <w:szCs w:val="20"/>
        </w:rPr>
        <w:t xml:space="preserve"> because the  Joint Australia New Zealand Food Standards Code prescribes the Prosky method of analyses for the purpose of food labelling</w:t>
      </w:r>
    </w:p>
    <w:p w:rsidR="00450A4F" w:rsidRPr="00474F49" w:rsidRDefault="00392037" w:rsidP="005F2FC5">
      <w:pPr>
        <w:ind w:left="720"/>
        <w:rPr>
          <w:rFonts w:ascii="Times New Roman" w:hAnsi="Times New Roman" w:cs="Times New Roman"/>
          <w:sz w:val="24"/>
          <w:szCs w:val="24"/>
          <w:lang w:val="mi-NZ"/>
        </w:rPr>
      </w:pPr>
      <w:r>
        <w:rPr>
          <w:sz w:val="17"/>
          <w:szCs w:val="17"/>
        </w:rPr>
        <w:br w:type="page"/>
      </w:r>
    </w:p>
    <w:bookmarkEnd w:id="0"/>
    <w:p w:rsidR="001064DA" w:rsidRPr="00474F49" w:rsidRDefault="001064DA" w:rsidP="005614CC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mi-NZ"/>
        </w:rPr>
      </w:pPr>
    </w:p>
    <w:sectPr w:rsidR="001064DA" w:rsidRPr="00474F49" w:rsidSect="00E40A0D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13966" w:rsidRDefault="00813966" w:rsidP="004477CC">
      <w:pPr>
        <w:spacing w:after="0" w:line="240" w:lineRule="auto"/>
      </w:pPr>
      <w:r>
        <w:separator/>
      </w:r>
    </w:p>
  </w:endnote>
  <w:endnote w:type="continuationSeparator" w:id="0">
    <w:p w:rsidR="00813966" w:rsidRDefault="00813966" w:rsidP="004477C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LUQTB P+ Times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88284587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15AFF" w:rsidRDefault="00A41CE7">
        <w:pPr>
          <w:pStyle w:val="Footer"/>
          <w:jc w:val="right"/>
        </w:pPr>
        <w:r>
          <w:fldChar w:fldCharType="begin"/>
        </w:r>
        <w:r w:rsidR="00B15AFF">
          <w:instrText xml:space="preserve"> PAGE   \* MERGEFORMAT </w:instrText>
        </w:r>
        <w:r>
          <w:fldChar w:fldCharType="separate"/>
        </w:r>
        <w:r w:rsidR="005F2FC5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B15AFF" w:rsidRDefault="00B15AFF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13966" w:rsidRDefault="00813966" w:rsidP="004477CC">
      <w:pPr>
        <w:spacing w:after="0" w:line="240" w:lineRule="auto"/>
      </w:pPr>
      <w:r>
        <w:separator/>
      </w:r>
    </w:p>
  </w:footnote>
  <w:footnote w:type="continuationSeparator" w:id="0">
    <w:p w:rsidR="00813966" w:rsidRDefault="00813966" w:rsidP="004477C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2050136573"/>
      <w:docPartObj>
        <w:docPartGallery w:val="Page Numbers (Top of Page)"/>
        <w:docPartUnique/>
      </w:docPartObj>
    </w:sdtPr>
    <w:sdtEndPr>
      <w:rPr>
        <w:noProof/>
      </w:rPr>
    </w:sdtEndPr>
    <w:sdtContent>
      <w:p w:rsidR="00B15AFF" w:rsidRDefault="00A41CE7">
        <w:pPr>
          <w:pStyle w:val="Header"/>
        </w:pPr>
        <w:r>
          <w:fldChar w:fldCharType="begin"/>
        </w:r>
        <w:r w:rsidR="00B15AFF">
          <w:instrText xml:space="preserve"> PAGE   \* MERGEFORMAT </w:instrText>
        </w:r>
        <w:r>
          <w:fldChar w:fldCharType="separate"/>
        </w:r>
        <w:r w:rsidR="005F2FC5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96B4B23"/>
    <w:multiLevelType w:val="hybridMultilevel"/>
    <w:tmpl w:val="5AA2585E"/>
    <w:lvl w:ilvl="0" w:tplc="0B3E8BE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00B0074"/>
    <w:multiLevelType w:val="hybridMultilevel"/>
    <w:tmpl w:val="217E4E78"/>
    <w:lvl w:ilvl="0" w:tplc="1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90031C9"/>
    <w:multiLevelType w:val="hybridMultilevel"/>
    <w:tmpl w:val="BADAB066"/>
    <w:lvl w:ilvl="0" w:tplc="284677C2">
      <w:start w:val="83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D0A176F"/>
    <w:multiLevelType w:val="hybridMultilevel"/>
    <w:tmpl w:val="95568376"/>
    <w:lvl w:ilvl="0" w:tplc="1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DAF26C7"/>
    <w:multiLevelType w:val="hybridMultilevel"/>
    <w:tmpl w:val="2D50DBC6"/>
    <w:lvl w:ilvl="0" w:tplc="14090017">
      <w:start w:val="2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CF931FB"/>
    <w:multiLevelType w:val="hybridMultilevel"/>
    <w:tmpl w:val="95568376"/>
    <w:lvl w:ilvl="0" w:tplc="1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5491700"/>
    <w:multiLevelType w:val="hybridMultilevel"/>
    <w:tmpl w:val="B9BE2D5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DE30736"/>
    <w:multiLevelType w:val="hybridMultilevel"/>
    <w:tmpl w:val="883E44C8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1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>
    <w:nsid w:val="603630C1"/>
    <w:multiLevelType w:val="hybridMultilevel"/>
    <w:tmpl w:val="4CA82E50"/>
    <w:lvl w:ilvl="0" w:tplc="1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A4E4AAC"/>
    <w:multiLevelType w:val="hybridMultilevel"/>
    <w:tmpl w:val="1B1457FC"/>
    <w:lvl w:ilvl="0" w:tplc="1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5"/>
  </w:num>
  <w:num w:numId="3">
    <w:abstractNumId w:val="4"/>
  </w:num>
  <w:num w:numId="4">
    <w:abstractNumId w:val="0"/>
  </w:num>
  <w:num w:numId="5">
    <w:abstractNumId w:val="7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6"/>
  </w:num>
  <w:num w:numId="7">
    <w:abstractNumId w:val="2"/>
  </w:num>
  <w:num w:numId="8">
    <w:abstractNumId w:val="8"/>
  </w:num>
  <w:num w:numId="9">
    <w:abstractNumId w:val="1"/>
  </w:num>
  <w:num w:numId="10">
    <w:abstractNumId w:val="9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Ngaire Kerse">
    <w15:presenceInfo w15:providerId="AD" w15:userId="S-1-5-21-614565923-1027956908-3001582966-131203"/>
  </w15:person>
  <w15:person w15:author="Ashley Adamson">
    <w15:presenceInfo w15:providerId="Windows Live" w15:userId="78c4764c3c43e19b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efaultTabStop w:val="720"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/>
  <w:docVars>
    <w:docVar w:name="EN.InstantFormat" w:val="T㖠׷럼쪀״잔״卆䵇쪀׳임״槲&#10;噦䠀槲&#10;噦䠀槲&#10;젤״卆䵇쩔׳挳"/>
    <w:docVar w:name="EN.Layout" w:val="Ķਸ਼剈àȓ즆ȀȀȀȀȀȀȀȀȀ   Ȁ&#10;&#10;&#10;Ȁy怀ᰂ쀀럼ﾔࢇ࢖쀀ҥ＀＀  噦噦ÙĠ泌  噦噦⦔t怀泍ᰂ覙럼ٜ࢖ࢨ쀀ҥ＀＀ 噧噧ŦĠ㙧 噧噧⦔Đq怀ꌳ&#10;ᰂ欳럼ೠࢨࢺ쀀ҥ＀＀ 噦噧ǩĠ᠀ 噦噧⦔ƒm怀묳ᰂ䌳럼ጾࢺ࣌쀀ҥ＀＀ 噦剧ɩĠĀ~ 噦剧⦔Ȑy怀ꬳᰂ룍럼ᥪ࣌ࣞ쀀ҥ＀＀剦噦˭Ġ憙剦噦⦔ʚy怀Ⴭᰂ뙦럼 ࣰࣞ쀀ҥ＀＀ 噧噧ͷĠ挴 噧噧⦔̤m怀琀ᰂ䠀럼⛥ࣰं쀀ҥ＀＀ 噦剦ϻĠĀ~ 噦剦⦔΢4怀棍$ᰂɦ럼ⴗंउ쀀ҥ＀＀剧噧нĠDꬴ剧噧⦔ϧV怀᠀'ᰂ嶚럼ひउऐ쀀ҥ＀＀  噦噦ҔĠh੦  噦噦⦔ю4怀≦+ᰂܴ럼㕿ऐग쀀ҥ＀＀ 噦噦ӪĠE됀 噦噦⦔ ғ;怀홦-ᰂ䠀럼㣠गञ쀀ҥ＀＀噦剧ԲĠĀJ噦剧⦔&#10;ӗ&#10;怀缆0਄搭㲒ञट쀀ҥ＀＀ع՚耀橦ع"/>
    <w:docVar w:name="EN.Libraries" w:val=""/>
  </w:docVars>
  <w:rsids>
    <w:rsidRoot w:val="005D527C"/>
    <w:rsid w:val="000000E2"/>
    <w:rsid w:val="00002223"/>
    <w:rsid w:val="000040F5"/>
    <w:rsid w:val="00004A3F"/>
    <w:rsid w:val="000059EC"/>
    <w:rsid w:val="000065F7"/>
    <w:rsid w:val="000111EA"/>
    <w:rsid w:val="000139AC"/>
    <w:rsid w:val="00014729"/>
    <w:rsid w:val="00014E2D"/>
    <w:rsid w:val="000154B9"/>
    <w:rsid w:val="00017D94"/>
    <w:rsid w:val="0002011F"/>
    <w:rsid w:val="000237C6"/>
    <w:rsid w:val="00025791"/>
    <w:rsid w:val="00026344"/>
    <w:rsid w:val="000279AE"/>
    <w:rsid w:val="00027EA1"/>
    <w:rsid w:val="00031208"/>
    <w:rsid w:val="00033AB1"/>
    <w:rsid w:val="00033BBC"/>
    <w:rsid w:val="000375B6"/>
    <w:rsid w:val="0004239E"/>
    <w:rsid w:val="000424BA"/>
    <w:rsid w:val="00044B19"/>
    <w:rsid w:val="00045225"/>
    <w:rsid w:val="000459E3"/>
    <w:rsid w:val="00047E6B"/>
    <w:rsid w:val="00055D50"/>
    <w:rsid w:val="000560F6"/>
    <w:rsid w:val="0005733A"/>
    <w:rsid w:val="0006273D"/>
    <w:rsid w:val="00064450"/>
    <w:rsid w:val="0006493E"/>
    <w:rsid w:val="00067910"/>
    <w:rsid w:val="00073DA2"/>
    <w:rsid w:val="0007689D"/>
    <w:rsid w:val="0007776C"/>
    <w:rsid w:val="0008044E"/>
    <w:rsid w:val="00081541"/>
    <w:rsid w:val="00083583"/>
    <w:rsid w:val="000838CD"/>
    <w:rsid w:val="00084AAE"/>
    <w:rsid w:val="00085026"/>
    <w:rsid w:val="00087489"/>
    <w:rsid w:val="00091298"/>
    <w:rsid w:val="00091C44"/>
    <w:rsid w:val="000961F8"/>
    <w:rsid w:val="00097094"/>
    <w:rsid w:val="00097185"/>
    <w:rsid w:val="000A11C7"/>
    <w:rsid w:val="000A2034"/>
    <w:rsid w:val="000A22AD"/>
    <w:rsid w:val="000A7605"/>
    <w:rsid w:val="000B0F68"/>
    <w:rsid w:val="000B4213"/>
    <w:rsid w:val="000B6EDF"/>
    <w:rsid w:val="000B7919"/>
    <w:rsid w:val="000C30D3"/>
    <w:rsid w:val="000C3C57"/>
    <w:rsid w:val="000C4465"/>
    <w:rsid w:val="000C716C"/>
    <w:rsid w:val="000C727F"/>
    <w:rsid w:val="000D0143"/>
    <w:rsid w:val="000D213C"/>
    <w:rsid w:val="000D4BAE"/>
    <w:rsid w:val="000D5D63"/>
    <w:rsid w:val="000E0062"/>
    <w:rsid w:val="000E1B1A"/>
    <w:rsid w:val="000E2DCE"/>
    <w:rsid w:val="000E554B"/>
    <w:rsid w:val="000E60AC"/>
    <w:rsid w:val="000F06B5"/>
    <w:rsid w:val="000F1A99"/>
    <w:rsid w:val="000F5708"/>
    <w:rsid w:val="00103BF0"/>
    <w:rsid w:val="001040EC"/>
    <w:rsid w:val="0010639F"/>
    <w:rsid w:val="001064DA"/>
    <w:rsid w:val="0010674A"/>
    <w:rsid w:val="001102F9"/>
    <w:rsid w:val="00111BA6"/>
    <w:rsid w:val="00111D5F"/>
    <w:rsid w:val="001139CA"/>
    <w:rsid w:val="00113E37"/>
    <w:rsid w:val="00114044"/>
    <w:rsid w:val="00114869"/>
    <w:rsid w:val="00115651"/>
    <w:rsid w:val="0011644C"/>
    <w:rsid w:val="0011685E"/>
    <w:rsid w:val="001246BE"/>
    <w:rsid w:val="00125BB5"/>
    <w:rsid w:val="00126871"/>
    <w:rsid w:val="00130F64"/>
    <w:rsid w:val="0013164B"/>
    <w:rsid w:val="001317AB"/>
    <w:rsid w:val="0013275F"/>
    <w:rsid w:val="00133243"/>
    <w:rsid w:val="00133D8A"/>
    <w:rsid w:val="00134496"/>
    <w:rsid w:val="00135685"/>
    <w:rsid w:val="0013638B"/>
    <w:rsid w:val="00136E55"/>
    <w:rsid w:val="00144BA7"/>
    <w:rsid w:val="00150ABC"/>
    <w:rsid w:val="0015128C"/>
    <w:rsid w:val="001525FD"/>
    <w:rsid w:val="0015439A"/>
    <w:rsid w:val="00156685"/>
    <w:rsid w:val="00160C2F"/>
    <w:rsid w:val="00160CED"/>
    <w:rsid w:val="001637DB"/>
    <w:rsid w:val="001651D9"/>
    <w:rsid w:val="00166AB2"/>
    <w:rsid w:val="00167335"/>
    <w:rsid w:val="00167C5D"/>
    <w:rsid w:val="0017034F"/>
    <w:rsid w:val="001725E5"/>
    <w:rsid w:val="00172BD5"/>
    <w:rsid w:val="00173FA9"/>
    <w:rsid w:val="00174BF6"/>
    <w:rsid w:val="00177E6E"/>
    <w:rsid w:val="00182132"/>
    <w:rsid w:val="00190F74"/>
    <w:rsid w:val="00192AC8"/>
    <w:rsid w:val="00193CFB"/>
    <w:rsid w:val="00194FDA"/>
    <w:rsid w:val="001950A9"/>
    <w:rsid w:val="00197344"/>
    <w:rsid w:val="001A0125"/>
    <w:rsid w:val="001A528F"/>
    <w:rsid w:val="001A7DD0"/>
    <w:rsid w:val="001B1729"/>
    <w:rsid w:val="001B317D"/>
    <w:rsid w:val="001B41A1"/>
    <w:rsid w:val="001B7CCC"/>
    <w:rsid w:val="001C0978"/>
    <w:rsid w:val="001C2619"/>
    <w:rsid w:val="001C2A58"/>
    <w:rsid w:val="001C3596"/>
    <w:rsid w:val="001C4137"/>
    <w:rsid w:val="001C79DB"/>
    <w:rsid w:val="001D0C72"/>
    <w:rsid w:val="001D57C9"/>
    <w:rsid w:val="001E2D68"/>
    <w:rsid w:val="001E3575"/>
    <w:rsid w:val="001E6D82"/>
    <w:rsid w:val="001E71FA"/>
    <w:rsid w:val="001E7B9B"/>
    <w:rsid w:val="001F2F50"/>
    <w:rsid w:val="00201BB6"/>
    <w:rsid w:val="0020668F"/>
    <w:rsid w:val="00211725"/>
    <w:rsid w:val="002129A9"/>
    <w:rsid w:val="00212C73"/>
    <w:rsid w:val="0021430E"/>
    <w:rsid w:val="002150B3"/>
    <w:rsid w:val="0021730B"/>
    <w:rsid w:val="002179AA"/>
    <w:rsid w:val="00222B3C"/>
    <w:rsid w:val="00222D77"/>
    <w:rsid w:val="00224C74"/>
    <w:rsid w:val="002306D5"/>
    <w:rsid w:val="00231268"/>
    <w:rsid w:val="00231EEF"/>
    <w:rsid w:val="00235F6E"/>
    <w:rsid w:val="00236772"/>
    <w:rsid w:val="002412C3"/>
    <w:rsid w:val="002416DE"/>
    <w:rsid w:val="002426F4"/>
    <w:rsid w:val="00242943"/>
    <w:rsid w:val="00243C47"/>
    <w:rsid w:val="00245821"/>
    <w:rsid w:val="00247BC3"/>
    <w:rsid w:val="002532C5"/>
    <w:rsid w:val="00253A2D"/>
    <w:rsid w:val="00253A7D"/>
    <w:rsid w:val="00253BB3"/>
    <w:rsid w:val="00254DA0"/>
    <w:rsid w:val="002572BF"/>
    <w:rsid w:val="00263484"/>
    <w:rsid w:val="002643AC"/>
    <w:rsid w:val="00265AFF"/>
    <w:rsid w:val="00267504"/>
    <w:rsid w:val="002738A7"/>
    <w:rsid w:val="0027414D"/>
    <w:rsid w:val="00274292"/>
    <w:rsid w:val="0027448C"/>
    <w:rsid w:val="00274DFA"/>
    <w:rsid w:val="00280D20"/>
    <w:rsid w:val="00282C07"/>
    <w:rsid w:val="00283400"/>
    <w:rsid w:val="00286526"/>
    <w:rsid w:val="00286EDE"/>
    <w:rsid w:val="002878CD"/>
    <w:rsid w:val="0029107D"/>
    <w:rsid w:val="0029175B"/>
    <w:rsid w:val="00295EDC"/>
    <w:rsid w:val="00296E32"/>
    <w:rsid w:val="00297FC5"/>
    <w:rsid w:val="002A06DD"/>
    <w:rsid w:val="002A1075"/>
    <w:rsid w:val="002A3169"/>
    <w:rsid w:val="002A4A6B"/>
    <w:rsid w:val="002B724C"/>
    <w:rsid w:val="002C02F4"/>
    <w:rsid w:val="002C21CC"/>
    <w:rsid w:val="002C2241"/>
    <w:rsid w:val="002C3540"/>
    <w:rsid w:val="002C4167"/>
    <w:rsid w:val="002C4C7F"/>
    <w:rsid w:val="002C6550"/>
    <w:rsid w:val="002D049A"/>
    <w:rsid w:val="002D08DB"/>
    <w:rsid w:val="002D0C5E"/>
    <w:rsid w:val="002D16E9"/>
    <w:rsid w:val="002D5180"/>
    <w:rsid w:val="002D5775"/>
    <w:rsid w:val="002D58B9"/>
    <w:rsid w:val="002D7F5D"/>
    <w:rsid w:val="002E0EB4"/>
    <w:rsid w:val="002E15CD"/>
    <w:rsid w:val="002E26A0"/>
    <w:rsid w:val="002E2FF0"/>
    <w:rsid w:val="002E5059"/>
    <w:rsid w:val="002E5A6B"/>
    <w:rsid w:val="002E6067"/>
    <w:rsid w:val="002E670E"/>
    <w:rsid w:val="002F00A8"/>
    <w:rsid w:val="002F2342"/>
    <w:rsid w:val="002F336B"/>
    <w:rsid w:val="002F6FC7"/>
    <w:rsid w:val="002F7F87"/>
    <w:rsid w:val="00300E03"/>
    <w:rsid w:val="00300F49"/>
    <w:rsid w:val="00301712"/>
    <w:rsid w:val="0030411B"/>
    <w:rsid w:val="00304A85"/>
    <w:rsid w:val="00304CEE"/>
    <w:rsid w:val="0031178D"/>
    <w:rsid w:val="00314808"/>
    <w:rsid w:val="00316EF0"/>
    <w:rsid w:val="003170F1"/>
    <w:rsid w:val="00323F3C"/>
    <w:rsid w:val="00333986"/>
    <w:rsid w:val="00333E84"/>
    <w:rsid w:val="003350CB"/>
    <w:rsid w:val="0033529F"/>
    <w:rsid w:val="00340347"/>
    <w:rsid w:val="00344280"/>
    <w:rsid w:val="00345DD9"/>
    <w:rsid w:val="00346CF1"/>
    <w:rsid w:val="00347B23"/>
    <w:rsid w:val="00352693"/>
    <w:rsid w:val="00352FD5"/>
    <w:rsid w:val="003563C0"/>
    <w:rsid w:val="00360258"/>
    <w:rsid w:val="00360393"/>
    <w:rsid w:val="003605B9"/>
    <w:rsid w:val="00361C96"/>
    <w:rsid w:val="003646AF"/>
    <w:rsid w:val="00365798"/>
    <w:rsid w:val="00365B4D"/>
    <w:rsid w:val="00366415"/>
    <w:rsid w:val="0037086C"/>
    <w:rsid w:val="00370BA8"/>
    <w:rsid w:val="00372EAE"/>
    <w:rsid w:val="00373644"/>
    <w:rsid w:val="00373CEE"/>
    <w:rsid w:val="003768E3"/>
    <w:rsid w:val="003828A3"/>
    <w:rsid w:val="003831E8"/>
    <w:rsid w:val="003840A9"/>
    <w:rsid w:val="0038631A"/>
    <w:rsid w:val="00386AF7"/>
    <w:rsid w:val="00392037"/>
    <w:rsid w:val="00393A1D"/>
    <w:rsid w:val="00395136"/>
    <w:rsid w:val="003961CD"/>
    <w:rsid w:val="003972E0"/>
    <w:rsid w:val="003A0EEA"/>
    <w:rsid w:val="003A322D"/>
    <w:rsid w:val="003A48EE"/>
    <w:rsid w:val="003A57AD"/>
    <w:rsid w:val="003B0051"/>
    <w:rsid w:val="003B0283"/>
    <w:rsid w:val="003B2C5F"/>
    <w:rsid w:val="003B4924"/>
    <w:rsid w:val="003B625B"/>
    <w:rsid w:val="003B69C7"/>
    <w:rsid w:val="003C1A30"/>
    <w:rsid w:val="003C1CF4"/>
    <w:rsid w:val="003C27C2"/>
    <w:rsid w:val="003C3AE5"/>
    <w:rsid w:val="003C40E1"/>
    <w:rsid w:val="003C43D6"/>
    <w:rsid w:val="003C52C1"/>
    <w:rsid w:val="003C7DEF"/>
    <w:rsid w:val="003C7FDC"/>
    <w:rsid w:val="003D0836"/>
    <w:rsid w:val="003D1478"/>
    <w:rsid w:val="003D2708"/>
    <w:rsid w:val="003D5993"/>
    <w:rsid w:val="003D661C"/>
    <w:rsid w:val="003D71F1"/>
    <w:rsid w:val="003D725A"/>
    <w:rsid w:val="003E145C"/>
    <w:rsid w:val="003E2B0F"/>
    <w:rsid w:val="003E2E41"/>
    <w:rsid w:val="003E429E"/>
    <w:rsid w:val="003E73D5"/>
    <w:rsid w:val="003F18E7"/>
    <w:rsid w:val="003F33E4"/>
    <w:rsid w:val="003F3BEA"/>
    <w:rsid w:val="003F3ED3"/>
    <w:rsid w:val="003F48AE"/>
    <w:rsid w:val="003F4B66"/>
    <w:rsid w:val="003F5DC7"/>
    <w:rsid w:val="003F5E00"/>
    <w:rsid w:val="003F6D14"/>
    <w:rsid w:val="00400200"/>
    <w:rsid w:val="004006A0"/>
    <w:rsid w:val="00405420"/>
    <w:rsid w:val="00410D99"/>
    <w:rsid w:val="00411877"/>
    <w:rsid w:val="00414CBE"/>
    <w:rsid w:val="00417A84"/>
    <w:rsid w:val="00417AC7"/>
    <w:rsid w:val="00417DD1"/>
    <w:rsid w:val="00423950"/>
    <w:rsid w:val="00423B3A"/>
    <w:rsid w:val="00427962"/>
    <w:rsid w:val="00427A2F"/>
    <w:rsid w:val="00430C02"/>
    <w:rsid w:val="00430E7E"/>
    <w:rsid w:val="00431415"/>
    <w:rsid w:val="00431A83"/>
    <w:rsid w:val="00432331"/>
    <w:rsid w:val="0043282C"/>
    <w:rsid w:val="00435400"/>
    <w:rsid w:val="0043600D"/>
    <w:rsid w:val="00440711"/>
    <w:rsid w:val="004425B7"/>
    <w:rsid w:val="004477CC"/>
    <w:rsid w:val="00450A4F"/>
    <w:rsid w:val="00450FB0"/>
    <w:rsid w:val="00452D9B"/>
    <w:rsid w:val="00454408"/>
    <w:rsid w:val="00454736"/>
    <w:rsid w:val="0045552A"/>
    <w:rsid w:val="00455846"/>
    <w:rsid w:val="00455F74"/>
    <w:rsid w:val="004562BE"/>
    <w:rsid w:val="00456C83"/>
    <w:rsid w:val="0045750A"/>
    <w:rsid w:val="004602D4"/>
    <w:rsid w:val="004607C7"/>
    <w:rsid w:val="00464A5E"/>
    <w:rsid w:val="004655F0"/>
    <w:rsid w:val="00467E8E"/>
    <w:rsid w:val="004703BD"/>
    <w:rsid w:val="0047356D"/>
    <w:rsid w:val="0047415A"/>
    <w:rsid w:val="00474F49"/>
    <w:rsid w:val="0047520F"/>
    <w:rsid w:val="004754A5"/>
    <w:rsid w:val="004764CD"/>
    <w:rsid w:val="00476FD6"/>
    <w:rsid w:val="004811FA"/>
    <w:rsid w:val="00481422"/>
    <w:rsid w:val="00481871"/>
    <w:rsid w:val="0048244F"/>
    <w:rsid w:val="00490313"/>
    <w:rsid w:val="00491D43"/>
    <w:rsid w:val="00493003"/>
    <w:rsid w:val="00493CA3"/>
    <w:rsid w:val="004A0C82"/>
    <w:rsid w:val="004A1C78"/>
    <w:rsid w:val="004A2A76"/>
    <w:rsid w:val="004A2CC9"/>
    <w:rsid w:val="004A37EC"/>
    <w:rsid w:val="004A41F3"/>
    <w:rsid w:val="004A4CAA"/>
    <w:rsid w:val="004A768C"/>
    <w:rsid w:val="004A7872"/>
    <w:rsid w:val="004A7946"/>
    <w:rsid w:val="004A7967"/>
    <w:rsid w:val="004B0501"/>
    <w:rsid w:val="004B1508"/>
    <w:rsid w:val="004B2F39"/>
    <w:rsid w:val="004B7103"/>
    <w:rsid w:val="004B7FCE"/>
    <w:rsid w:val="004C4124"/>
    <w:rsid w:val="004C42B4"/>
    <w:rsid w:val="004C5AC7"/>
    <w:rsid w:val="004C5B78"/>
    <w:rsid w:val="004D1F11"/>
    <w:rsid w:val="004D271D"/>
    <w:rsid w:val="004D415D"/>
    <w:rsid w:val="004D48F1"/>
    <w:rsid w:val="004E0185"/>
    <w:rsid w:val="004E0ED2"/>
    <w:rsid w:val="004E16C4"/>
    <w:rsid w:val="004E55FA"/>
    <w:rsid w:val="004E5E34"/>
    <w:rsid w:val="004E7FC3"/>
    <w:rsid w:val="004F2E99"/>
    <w:rsid w:val="004F5849"/>
    <w:rsid w:val="004F6CD2"/>
    <w:rsid w:val="00502DE7"/>
    <w:rsid w:val="005039DB"/>
    <w:rsid w:val="00503C53"/>
    <w:rsid w:val="00503F06"/>
    <w:rsid w:val="0050755C"/>
    <w:rsid w:val="0050777C"/>
    <w:rsid w:val="00507FC4"/>
    <w:rsid w:val="005107CE"/>
    <w:rsid w:val="00511B6F"/>
    <w:rsid w:val="00514F06"/>
    <w:rsid w:val="00516C9C"/>
    <w:rsid w:val="0051714D"/>
    <w:rsid w:val="005233AD"/>
    <w:rsid w:val="005259A0"/>
    <w:rsid w:val="00526461"/>
    <w:rsid w:val="00526C54"/>
    <w:rsid w:val="005275D4"/>
    <w:rsid w:val="00530F81"/>
    <w:rsid w:val="005318AD"/>
    <w:rsid w:val="00531E55"/>
    <w:rsid w:val="00535106"/>
    <w:rsid w:val="005352F8"/>
    <w:rsid w:val="00535B97"/>
    <w:rsid w:val="00544B0C"/>
    <w:rsid w:val="00544D5A"/>
    <w:rsid w:val="00545C01"/>
    <w:rsid w:val="0055093F"/>
    <w:rsid w:val="00553886"/>
    <w:rsid w:val="00554F4C"/>
    <w:rsid w:val="005614CC"/>
    <w:rsid w:val="00561D18"/>
    <w:rsid w:val="005638B1"/>
    <w:rsid w:val="00567532"/>
    <w:rsid w:val="005705FB"/>
    <w:rsid w:val="00571492"/>
    <w:rsid w:val="00571F0C"/>
    <w:rsid w:val="00572D86"/>
    <w:rsid w:val="005734CC"/>
    <w:rsid w:val="00573546"/>
    <w:rsid w:val="00576315"/>
    <w:rsid w:val="00580CCB"/>
    <w:rsid w:val="00581376"/>
    <w:rsid w:val="00581DC1"/>
    <w:rsid w:val="00583F87"/>
    <w:rsid w:val="00584677"/>
    <w:rsid w:val="00584F27"/>
    <w:rsid w:val="0058626B"/>
    <w:rsid w:val="00591C35"/>
    <w:rsid w:val="005920E1"/>
    <w:rsid w:val="00592E36"/>
    <w:rsid w:val="00593428"/>
    <w:rsid w:val="00593D0D"/>
    <w:rsid w:val="00593D4C"/>
    <w:rsid w:val="00595159"/>
    <w:rsid w:val="005A0D52"/>
    <w:rsid w:val="005A1192"/>
    <w:rsid w:val="005A34F4"/>
    <w:rsid w:val="005A74FF"/>
    <w:rsid w:val="005B2061"/>
    <w:rsid w:val="005C0B0E"/>
    <w:rsid w:val="005C1810"/>
    <w:rsid w:val="005C3CCE"/>
    <w:rsid w:val="005C5429"/>
    <w:rsid w:val="005C59B5"/>
    <w:rsid w:val="005C722F"/>
    <w:rsid w:val="005C7373"/>
    <w:rsid w:val="005D086D"/>
    <w:rsid w:val="005D0E6F"/>
    <w:rsid w:val="005D2406"/>
    <w:rsid w:val="005D526B"/>
    <w:rsid w:val="005D527C"/>
    <w:rsid w:val="005D6566"/>
    <w:rsid w:val="005E22F4"/>
    <w:rsid w:val="005E4D34"/>
    <w:rsid w:val="005E5D97"/>
    <w:rsid w:val="005F0633"/>
    <w:rsid w:val="005F2FC5"/>
    <w:rsid w:val="005F4B1A"/>
    <w:rsid w:val="005F542B"/>
    <w:rsid w:val="005F55B5"/>
    <w:rsid w:val="005F6B76"/>
    <w:rsid w:val="005F6F78"/>
    <w:rsid w:val="006051E1"/>
    <w:rsid w:val="006053ED"/>
    <w:rsid w:val="0060592B"/>
    <w:rsid w:val="00607663"/>
    <w:rsid w:val="00610648"/>
    <w:rsid w:val="00611C96"/>
    <w:rsid w:val="00612643"/>
    <w:rsid w:val="00613DBC"/>
    <w:rsid w:val="0061485D"/>
    <w:rsid w:val="00614B39"/>
    <w:rsid w:val="00615D76"/>
    <w:rsid w:val="00615D99"/>
    <w:rsid w:val="006205FE"/>
    <w:rsid w:val="00624386"/>
    <w:rsid w:val="00627EC2"/>
    <w:rsid w:val="0063215D"/>
    <w:rsid w:val="00633A2F"/>
    <w:rsid w:val="00636212"/>
    <w:rsid w:val="00636C90"/>
    <w:rsid w:val="006406C7"/>
    <w:rsid w:val="00641592"/>
    <w:rsid w:val="00645323"/>
    <w:rsid w:val="006470ED"/>
    <w:rsid w:val="00647760"/>
    <w:rsid w:val="006502E8"/>
    <w:rsid w:val="006503BD"/>
    <w:rsid w:val="00650847"/>
    <w:rsid w:val="0065223D"/>
    <w:rsid w:val="00653173"/>
    <w:rsid w:val="00654852"/>
    <w:rsid w:val="0065795B"/>
    <w:rsid w:val="006611AF"/>
    <w:rsid w:val="0066123F"/>
    <w:rsid w:val="00661DF5"/>
    <w:rsid w:val="00663471"/>
    <w:rsid w:val="006640EF"/>
    <w:rsid w:val="00664AAB"/>
    <w:rsid w:val="0066575B"/>
    <w:rsid w:val="0067105F"/>
    <w:rsid w:val="00672822"/>
    <w:rsid w:val="006765A5"/>
    <w:rsid w:val="0068199D"/>
    <w:rsid w:val="006834CA"/>
    <w:rsid w:val="00685C38"/>
    <w:rsid w:val="00687562"/>
    <w:rsid w:val="0069233A"/>
    <w:rsid w:val="006931A6"/>
    <w:rsid w:val="00694008"/>
    <w:rsid w:val="00694C1A"/>
    <w:rsid w:val="00696732"/>
    <w:rsid w:val="00697A69"/>
    <w:rsid w:val="006A17E2"/>
    <w:rsid w:val="006A3273"/>
    <w:rsid w:val="006A34BE"/>
    <w:rsid w:val="006A550D"/>
    <w:rsid w:val="006A7CDB"/>
    <w:rsid w:val="006B0B49"/>
    <w:rsid w:val="006B1246"/>
    <w:rsid w:val="006B1550"/>
    <w:rsid w:val="006B1F8C"/>
    <w:rsid w:val="006B27CB"/>
    <w:rsid w:val="006B4130"/>
    <w:rsid w:val="006B5675"/>
    <w:rsid w:val="006B569F"/>
    <w:rsid w:val="006B5FFF"/>
    <w:rsid w:val="006B73FB"/>
    <w:rsid w:val="006B75B2"/>
    <w:rsid w:val="006C24BA"/>
    <w:rsid w:val="006C32C3"/>
    <w:rsid w:val="006C415F"/>
    <w:rsid w:val="006C4265"/>
    <w:rsid w:val="006C5E79"/>
    <w:rsid w:val="006C6AD7"/>
    <w:rsid w:val="006D0750"/>
    <w:rsid w:val="006D227C"/>
    <w:rsid w:val="006D265B"/>
    <w:rsid w:val="006E2976"/>
    <w:rsid w:val="006E4A78"/>
    <w:rsid w:val="006E59E9"/>
    <w:rsid w:val="006E647B"/>
    <w:rsid w:val="006F01D4"/>
    <w:rsid w:val="006F07F8"/>
    <w:rsid w:val="006F376A"/>
    <w:rsid w:val="006F4533"/>
    <w:rsid w:val="006F4956"/>
    <w:rsid w:val="006F4AD7"/>
    <w:rsid w:val="006F6B59"/>
    <w:rsid w:val="00703E57"/>
    <w:rsid w:val="007045BD"/>
    <w:rsid w:val="00704694"/>
    <w:rsid w:val="00705476"/>
    <w:rsid w:val="007056E0"/>
    <w:rsid w:val="00712C51"/>
    <w:rsid w:val="007166DB"/>
    <w:rsid w:val="00717FD2"/>
    <w:rsid w:val="00730220"/>
    <w:rsid w:val="00730E00"/>
    <w:rsid w:val="00731537"/>
    <w:rsid w:val="007329DD"/>
    <w:rsid w:val="00736FC1"/>
    <w:rsid w:val="007374B7"/>
    <w:rsid w:val="00737AD7"/>
    <w:rsid w:val="007405B2"/>
    <w:rsid w:val="007443AF"/>
    <w:rsid w:val="00746306"/>
    <w:rsid w:val="0074701E"/>
    <w:rsid w:val="007528A1"/>
    <w:rsid w:val="00755D27"/>
    <w:rsid w:val="00755ED2"/>
    <w:rsid w:val="0075749A"/>
    <w:rsid w:val="00757ACA"/>
    <w:rsid w:val="00760951"/>
    <w:rsid w:val="0076110E"/>
    <w:rsid w:val="0076241B"/>
    <w:rsid w:val="00762A45"/>
    <w:rsid w:val="00763366"/>
    <w:rsid w:val="007637D9"/>
    <w:rsid w:val="0077002D"/>
    <w:rsid w:val="00771E9F"/>
    <w:rsid w:val="007729AD"/>
    <w:rsid w:val="00772B64"/>
    <w:rsid w:val="00772E28"/>
    <w:rsid w:val="00773D0D"/>
    <w:rsid w:val="00773E8A"/>
    <w:rsid w:val="00776458"/>
    <w:rsid w:val="0077750D"/>
    <w:rsid w:val="00784593"/>
    <w:rsid w:val="007849D2"/>
    <w:rsid w:val="00787684"/>
    <w:rsid w:val="00787DD1"/>
    <w:rsid w:val="00790AC5"/>
    <w:rsid w:val="00793A4A"/>
    <w:rsid w:val="00795EEA"/>
    <w:rsid w:val="007A1066"/>
    <w:rsid w:val="007A1540"/>
    <w:rsid w:val="007A1781"/>
    <w:rsid w:val="007A4440"/>
    <w:rsid w:val="007A564A"/>
    <w:rsid w:val="007A67CB"/>
    <w:rsid w:val="007B1508"/>
    <w:rsid w:val="007B22E0"/>
    <w:rsid w:val="007B31FD"/>
    <w:rsid w:val="007B4390"/>
    <w:rsid w:val="007B5C27"/>
    <w:rsid w:val="007B7AB1"/>
    <w:rsid w:val="007C0AD3"/>
    <w:rsid w:val="007C14B8"/>
    <w:rsid w:val="007C1967"/>
    <w:rsid w:val="007C1CEB"/>
    <w:rsid w:val="007C234B"/>
    <w:rsid w:val="007C2699"/>
    <w:rsid w:val="007C53EA"/>
    <w:rsid w:val="007C566F"/>
    <w:rsid w:val="007C6C0B"/>
    <w:rsid w:val="007D07C1"/>
    <w:rsid w:val="007D2835"/>
    <w:rsid w:val="007D2C9D"/>
    <w:rsid w:val="007D3B00"/>
    <w:rsid w:val="007D5DE9"/>
    <w:rsid w:val="007D6978"/>
    <w:rsid w:val="007D6BEB"/>
    <w:rsid w:val="007D72BD"/>
    <w:rsid w:val="007D7C4D"/>
    <w:rsid w:val="007E2B4A"/>
    <w:rsid w:val="007E3B0B"/>
    <w:rsid w:val="007E6144"/>
    <w:rsid w:val="007F06A1"/>
    <w:rsid w:val="007F12F8"/>
    <w:rsid w:val="007F1F96"/>
    <w:rsid w:val="007F2E41"/>
    <w:rsid w:val="007F3245"/>
    <w:rsid w:val="007F508F"/>
    <w:rsid w:val="007F581B"/>
    <w:rsid w:val="007F74F9"/>
    <w:rsid w:val="008048CC"/>
    <w:rsid w:val="00806350"/>
    <w:rsid w:val="00806AE8"/>
    <w:rsid w:val="00807DA8"/>
    <w:rsid w:val="00813966"/>
    <w:rsid w:val="008139C5"/>
    <w:rsid w:val="008157C2"/>
    <w:rsid w:val="00816088"/>
    <w:rsid w:val="008176F0"/>
    <w:rsid w:val="008202C6"/>
    <w:rsid w:val="008207BF"/>
    <w:rsid w:val="0082391F"/>
    <w:rsid w:val="0082478B"/>
    <w:rsid w:val="00824E95"/>
    <w:rsid w:val="00826912"/>
    <w:rsid w:val="0083022C"/>
    <w:rsid w:val="008302AA"/>
    <w:rsid w:val="00830344"/>
    <w:rsid w:val="0083061B"/>
    <w:rsid w:val="00830BAF"/>
    <w:rsid w:val="00834935"/>
    <w:rsid w:val="00836CC0"/>
    <w:rsid w:val="00840CC6"/>
    <w:rsid w:val="00842F00"/>
    <w:rsid w:val="008443C2"/>
    <w:rsid w:val="00845818"/>
    <w:rsid w:val="0084602D"/>
    <w:rsid w:val="0084746A"/>
    <w:rsid w:val="00852E32"/>
    <w:rsid w:val="00856E7A"/>
    <w:rsid w:val="008601D0"/>
    <w:rsid w:val="00860E02"/>
    <w:rsid w:val="00863D33"/>
    <w:rsid w:val="00864BE2"/>
    <w:rsid w:val="00865A24"/>
    <w:rsid w:val="00867979"/>
    <w:rsid w:val="00870085"/>
    <w:rsid w:val="0087214F"/>
    <w:rsid w:val="0087606D"/>
    <w:rsid w:val="008764FD"/>
    <w:rsid w:val="00877049"/>
    <w:rsid w:val="008813B3"/>
    <w:rsid w:val="00886865"/>
    <w:rsid w:val="00890721"/>
    <w:rsid w:val="008909CA"/>
    <w:rsid w:val="008939E5"/>
    <w:rsid w:val="008953FB"/>
    <w:rsid w:val="0089712E"/>
    <w:rsid w:val="008A006A"/>
    <w:rsid w:val="008A1B2D"/>
    <w:rsid w:val="008A3B53"/>
    <w:rsid w:val="008A7ECA"/>
    <w:rsid w:val="008B0240"/>
    <w:rsid w:val="008B1031"/>
    <w:rsid w:val="008B1271"/>
    <w:rsid w:val="008B16BB"/>
    <w:rsid w:val="008B1FB5"/>
    <w:rsid w:val="008B3FE3"/>
    <w:rsid w:val="008B4025"/>
    <w:rsid w:val="008B472C"/>
    <w:rsid w:val="008B47F6"/>
    <w:rsid w:val="008B497D"/>
    <w:rsid w:val="008B6563"/>
    <w:rsid w:val="008B76DD"/>
    <w:rsid w:val="008C06F2"/>
    <w:rsid w:val="008C13C3"/>
    <w:rsid w:val="008C2960"/>
    <w:rsid w:val="008C3BB6"/>
    <w:rsid w:val="008C583B"/>
    <w:rsid w:val="008C59E4"/>
    <w:rsid w:val="008C6134"/>
    <w:rsid w:val="008C6C7A"/>
    <w:rsid w:val="008D01DA"/>
    <w:rsid w:val="008D1F51"/>
    <w:rsid w:val="008D322D"/>
    <w:rsid w:val="008D55BC"/>
    <w:rsid w:val="008D65DE"/>
    <w:rsid w:val="008D7AC4"/>
    <w:rsid w:val="008E5B2F"/>
    <w:rsid w:val="008F0B99"/>
    <w:rsid w:val="008F4A43"/>
    <w:rsid w:val="008F4F8F"/>
    <w:rsid w:val="008F72FE"/>
    <w:rsid w:val="00901028"/>
    <w:rsid w:val="009013E2"/>
    <w:rsid w:val="00901526"/>
    <w:rsid w:val="00901C77"/>
    <w:rsid w:val="00903BD3"/>
    <w:rsid w:val="00904106"/>
    <w:rsid w:val="009046F8"/>
    <w:rsid w:val="00911A1D"/>
    <w:rsid w:val="00912113"/>
    <w:rsid w:val="00913D6C"/>
    <w:rsid w:val="009142BC"/>
    <w:rsid w:val="00917707"/>
    <w:rsid w:val="009200A7"/>
    <w:rsid w:val="009213E3"/>
    <w:rsid w:val="00921DD5"/>
    <w:rsid w:val="00925187"/>
    <w:rsid w:val="00927D20"/>
    <w:rsid w:val="00930DB2"/>
    <w:rsid w:val="009317CA"/>
    <w:rsid w:val="009319D3"/>
    <w:rsid w:val="009330F7"/>
    <w:rsid w:val="00936B22"/>
    <w:rsid w:val="00937F45"/>
    <w:rsid w:val="00940C89"/>
    <w:rsid w:val="00942E80"/>
    <w:rsid w:val="00944CD2"/>
    <w:rsid w:val="00944FDC"/>
    <w:rsid w:val="00945A2A"/>
    <w:rsid w:val="00945B6C"/>
    <w:rsid w:val="00952BB9"/>
    <w:rsid w:val="00953C21"/>
    <w:rsid w:val="00953C5B"/>
    <w:rsid w:val="00954571"/>
    <w:rsid w:val="00955DE3"/>
    <w:rsid w:val="009571B3"/>
    <w:rsid w:val="00957FB0"/>
    <w:rsid w:val="009614E7"/>
    <w:rsid w:val="009618D8"/>
    <w:rsid w:val="00962395"/>
    <w:rsid w:val="009631F7"/>
    <w:rsid w:val="0096554B"/>
    <w:rsid w:val="00965643"/>
    <w:rsid w:val="00965C08"/>
    <w:rsid w:val="00973C39"/>
    <w:rsid w:val="00975239"/>
    <w:rsid w:val="00976236"/>
    <w:rsid w:val="00980BB1"/>
    <w:rsid w:val="00983A67"/>
    <w:rsid w:val="009860A1"/>
    <w:rsid w:val="009877B2"/>
    <w:rsid w:val="00987D3A"/>
    <w:rsid w:val="009906E7"/>
    <w:rsid w:val="00992BC5"/>
    <w:rsid w:val="009957BB"/>
    <w:rsid w:val="00995A73"/>
    <w:rsid w:val="00995E54"/>
    <w:rsid w:val="009965A0"/>
    <w:rsid w:val="0099698A"/>
    <w:rsid w:val="009A2A04"/>
    <w:rsid w:val="009A2A15"/>
    <w:rsid w:val="009A37B7"/>
    <w:rsid w:val="009A3CE0"/>
    <w:rsid w:val="009A547E"/>
    <w:rsid w:val="009A55F4"/>
    <w:rsid w:val="009A739A"/>
    <w:rsid w:val="009A764B"/>
    <w:rsid w:val="009B2FB5"/>
    <w:rsid w:val="009B3B8F"/>
    <w:rsid w:val="009B5FD6"/>
    <w:rsid w:val="009B6898"/>
    <w:rsid w:val="009B7385"/>
    <w:rsid w:val="009B7C82"/>
    <w:rsid w:val="009C10AD"/>
    <w:rsid w:val="009C5467"/>
    <w:rsid w:val="009C5554"/>
    <w:rsid w:val="009C57DC"/>
    <w:rsid w:val="009D239C"/>
    <w:rsid w:val="009D5F4A"/>
    <w:rsid w:val="009D61EE"/>
    <w:rsid w:val="009D7541"/>
    <w:rsid w:val="009E235B"/>
    <w:rsid w:val="009E31CE"/>
    <w:rsid w:val="009E46AF"/>
    <w:rsid w:val="009F0056"/>
    <w:rsid w:val="009F03DB"/>
    <w:rsid w:val="009F0FEB"/>
    <w:rsid w:val="009F20C7"/>
    <w:rsid w:val="009F2BF5"/>
    <w:rsid w:val="009F3860"/>
    <w:rsid w:val="009F3AFB"/>
    <w:rsid w:val="009F4AF8"/>
    <w:rsid w:val="009F7578"/>
    <w:rsid w:val="009F75ED"/>
    <w:rsid w:val="00A068D0"/>
    <w:rsid w:val="00A07346"/>
    <w:rsid w:val="00A07D50"/>
    <w:rsid w:val="00A10B50"/>
    <w:rsid w:val="00A12655"/>
    <w:rsid w:val="00A13D59"/>
    <w:rsid w:val="00A13DCA"/>
    <w:rsid w:val="00A14CC0"/>
    <w:rsid w:val="00A15A4B"/>
    <w:rsid w:val="00A22EF9"/>
    <w:rsid w:val="00A2497D"/>
    <w:rsid w:val="00A26B71"/>
    <w:rsid w:val="00A31C9A"/>
    <w:rsid w:val="00A351E3"/>
    <w:rsid w:val="00A3521A"/>
    <w:rsid w:val="00A36354"/>
    <w:rsid w:val="00A377B5"/>
    <w:rsid w:val="00A41121"/>
    <w:rsid w:val="00A41AAA"/>
    <w:rsid w:val="00A41CE7"/>
    <w:rsid w:val="00A4286D"/>
    <w:rsid w:val="00A470FE"/>
    <w:rsid w:val="00A47FAA"/>
    <w:rsid w:val="00A53578"/>
    <w:rsid w:val="00A54566"/>
    <w:rsid w:val="00A54992"/>
    <w:rsid w:val="00A577EF"/>
    <w:rsid w:val="00A57BEB"/>
    <w:rsid w:val="00A62367"/>
    <w:rsid w:val="00A666A2"/>
    <w:rsid w:val="00A667F5"/>
    <w:rsid w:val="00A77054"/>
    <w:rsid w:val="00A77631"/>
    <w:rsid w:val="00A80B2E"/>
    <w:rsid w:val="00A82F0E"/>
    <w:rsid w:val="00A84973"/>
    <w:rsid w:val="00A84A84"/>
    <w:rsid w:val="00A87122"/>
    <w:rsid w:val="00A9143C"/>
    <w:rsid w:val="00A93510"/>
    <w:rsid w:val="00A93AFA"/>
    <w:rsid w:val="00A93F60"/>
    <w:rsid w:val="00A944CF"/>
    <w:rsid w:val="00AA1749"/>
    <w:rsid w:val="00AA3762"/>
    <w:rsid w:val="00AA4C5B"/>
    <w:rsid w:val="00AB3C54"/>
    <w:rsid w:val="00AC0F9C"/>
    <w:rsid w:val="00AD0A2A"/>
    <w:rsid w:val="00AD1AE7"/>
    <w:rsid w:val="00AD3EA0"/>
    <w:rsid w:val="00AD465D"/>
    <w:rsid w:val="00AD7BED"/>
    <w:rsid w:val="00AE1E26"/>
    <w:rsid w:val="00AE2688"/>
    <w:rsid w:val="00AE279C"/>
    <w:rsid w:val="00AE3413"/>
    <w:rsid w:val="00AE7C01"/>
    <w:rsid w:val="00AF1FEB"/>
    <w:rsid w:val="00AF27FD"/>
    <w:rsid w:val="00AF3121"/>
    <w:rsid w:val="00AF5115"/>
    <w:rsid w:val="00B00513"/>
    <w:rsid w:val="00B01C3A"/>
    <w:rsid w:val="00B02E29"/>
    <w:rsid w:val="00B03911"/>
    <w:rsid w:val="00B04FCF"/>
    <w:rsid w:val="00B05463"/>
    <w:rsid w:val="00B055CF"/>
    <w:rsid w:val="00B07E59"/>
    <w:rsid w:val="00B10AAA"/>
    <w:rsid w:val="00B11346"/>
    <w:rsid w:val="00B12436"/>
    <w:rsid w:val="00B15991"/>
    <w:rsid w:val="00B15AFF"/>
    <w:rsid w:val="00B206A2"/>
    <w:rsid w:val="00B207B8"/>
    <w:rsid w:val="00B21173"/>
    <w:rsid w:val="00B22B5F"/>
    <w:rsid w:val="00B22DC9"/>
    <w:rsid w:val="00B230A6"/>
    <w:rsid w:val="00B240F1"/>
    <w:rsid w:val="00B25C94"/>
    <w:rsid w:val="00B2650B"/>
    <w:rsid w:val="00B27868"/>
    <w:rsid w:val="00B304CA"/>
    <w:rsid w:val="00B40655"/>
    <w:rsid w:val="00B4090B"/>
    <w:rsid w:val="00B4149D"/>
    <w:rsid w:val="00B43FB1"/>
    <w:rsid w:val="00B4750A"/>
    <w:rsid w:val="00B515D2"/>
    <w:rsid w:val="00B51A9C"/>
    <w:rsid w:val="00B52919"/>
    <w:rsid w:val="00B56FD2"/>
    <w:rsid w:val="00B605CE"/>
    <w:rsid w:val="00B617C0"/>
    <w:rsid w:val="00B62C14"/>
    <w:rsid w:val="00B640E6"/>
    <w:rsid w:val="00B65088"/>
    <w:rsid w:val="00B66EE3"/>
    <w:rsid w:val="00B67F07"/>
    <w:rsid w:val="00B701D8"/>
    <w:rsid w:val="00B7602E"/>
    <w:rsid w:val="00B76C74"/>
    <w:rsid w:val="00B772BE"/>
    <w:rsid w:val="00B77DA0"/>
    <w:rsid w:val="00B806D4"/>
    <w:rsid w:val="00B80C30"/>
    <w:rsid w:val="00B81EC5"/>
    <w:rsid w:val="00B81F30"/>
    <w:rsid w:val="00B82A18"/>
    <w:rsid w:val="00B836C0"/>
    <w:rsid w:val="00B83C94"/>
    <w:rsid w:val="00B850AF"/>
    <w:rsid w:val="00B86207"/>
    <w:rsid w:val="00B87A6A"/>
    <w:rsid w:val="00B90783"/>
    <w:rsid w:val="00B9548F"/>
    <w:rsid w:val="00B979B1"/>
    <w:rsid w:val="00BA03D5"/>
    <w:rsid w:val="00BA1E96"/>
    <w:rsid w:val="00BA30C8"/>
    <w:rsid w:val="00BA3E71"/>
    <w:rsid w:val="00BA4D44"/>
    <w:rsid w:val="00BB0FC1"/>
    <w:rsid w:val="00BB1622"/>
    <w:rsid w:val="00BB35EF"/>
    <w:rsid w:val="00BB3A1A"/>
    <w:rsid w:val="00BB4E8B"/>
    <w:rsid w:val="00BB532A"/>
    <w:rsid w:val="00BC065A"/>
    <w:rsid w:val="00BC0B41"/>
    <w:rsid w:val="00BC0FAC"/>
    <w:rsid w:val="00BC46B8"/>
    <w:rsid w:val="00BC5C1D"/>
    <w:rsid w:val="00BC6017"/>
    <w:rsid w:val="00BD3B60"/>
    <w:rsid w:val="00BD664B"/>
    <w:rsid w:val="00BD6B95"/>
    <w:rsid w:val="00BD6F4E"/>
    <w:rsid w:val="00BE2928"/>
    <w:rsid w:val="00BE2C07"/>
    <w:rsid w:val="00BE32D4"/>
    <w:rsid w:val="00BE52E3"/>
    <w:rsid w:val="00BE673C"/>
    <w:rsid w:val="00BE6A8E"/>
    <w:rsid w:val="00BF07CF"/>
    <w:rsid w:val="00BF1977"/>
    <w:rsid w:val="00BF26FC"/>
    <w:rsid w:val="00BF4A56"/>
    <w:rsid w:val="00BF6BB0"/>
    <w:rsid w:val="00BF7743"/>
    <w:rsid w:val="00C06540"/>
    <w:rsid w:val="00C074F0"/>
    <w:rsid w:val="00C110F2"/>
    <w:rsid w:val="00C11D2B"/>
    <w:rsid w:val="00C1254F"/>
    <w:rsid w:val="00C13517"/>
    <w:rsid w:val="00C15B7C"/>
    <w:rsid w:val="00C16B0C"/>
    <w:rsid w:val="00C16B8C"/>
    <w:rsid w:val="00C17C1A"/>
    <w:rsid w:val="00C2169F"/>
    <w:rsid w:val="00C2231C"/>
    <w:rsid w:val="00C225DB"/>
    <w:rsid w:val="00C2656C"/>
    <w:rsid w:val="00C2770D"/>
    <w:rsid w:val="00C30E87"/>
    <w:rsid w:val="00C30F74"/>
    <w:rsid w:val="00C314F8"/>
    <w:rsid w:val="00C35984"/>
    <w:rsid w:val="00C36BDA"/>
    <w:rsid w:val="00C37FD3"/>
    <w:rsid w:val="00C42346"/>
    <w:rsid w:val="00C42723"/>
    <w:rsid w:val="00C509AC"/>
    <w:rsid w:val="00C52F36"/>
    <w:rsid w:val="00C53BAD"/>
    <w:rsid w:val="00C5563D"/>
    <w:rsid w:val="00C5615F"/>
    <w:rsid w:val="00C56B12"/>
    <w:rsid w:val="00C56B56"/>
    <w:rsid w:val="00C63406"/>
    <w:rsid w:val="00C669AA"/>
    <w:rsid w:val="00C66C5B"/>
    <w:rsid w:val="00C6765A"/>
    <w:rsid w:val="00C80472"/>
    <w:rsid w:val="00C80624"/>
    <w:rsid w:val="00C816AF"/>
    <w:rsid w:val="00C83FE9"/>
    <w:rsid w:val="00C840B8"/>
    <w:rsid w:val="00C84500"/>
    <w:rsid w:val="00C84FE6"/>
    <w:rsid w:val="00C8578B"/>
    <w:rsid w:val="00C907B2"/>
    <w:rsid w:val="00C93260"/>
    <w:rsid w:val="00C93481"/>
    <w:rsid w:val="00C95406"/>
    <w:rsid w:val="00CA10A2"/>
    <w:rsid w:val="00CA10DD"/>
    <w:rsid w:val="00CA2A6E"/>
    <w:rsid w:val="00CA3ADF"/>
    <w:rsid w:val="00CA6119"/>
    <w:rsid w:val="00CC057A"/>
    <w:rsid w:val="00CC1115"/>
    <w:rsid w:val="00CC1A8A"/>
    <w:rsid w:val="00CC4D60"/>
    <w:rsid w:val="00CC7E08"/>
    <w:rsid w:val="00CD0BB9"/>
    <w:rsid w:val="00CD37AF"/>
    <w:rsid w:val="00CD450D"/>
    <w:rsid w:val="00CD553B"/>
    <w:rsid w:val="00CD6CEA"/>
    <w:rsid w:val="00CE099C"/>
    <w:rsid w:val="00CE0A42"/>
    <w:rsid w:val="00CE1336"/>
    <w:rsid w:val="00CE2078"/>
    <w:rsid w:val="00CE3504"/>
    <w:rsid w:val="00CE42EE"/>
    <w:rsid w:val="00CF2587"/>
    <w:rsid w:val="00CF5365"/>
    <w:rsid w:val="00CF5552"/>
    <w:rsid w:val="00CF5E37"/>
    <w:rsid w:val="00D008FB"/>
    <w:rsid w:val="00D01D29"/>
    <w:rsid w:val="00D04DAE"/>
    <w:rsid w:val="00D07C92"/>
    <w:rsid w:val="00D123C6"/>
    <w:rsid w:val="00D12895"/>
    <w:rsid w:val="00D13E17"/>
    <w:rsid w:val="00D16F46"/>
    <w:rsid w:val="00D22565"/>
    <w:rsid w:val="00D22625"/>
    <w:rsid w:val="00D24EDB"/>
    <w:rsid w:val="00D24F70"/>
    <w:rsid w:val="00D24F7F"/>
    <w:rsid w:val="00D256DE"/>
    <w:rsid w:val="00D25D1C"/>
    <w:rsid w:val="00D3052B"/>
    <w:rsid w:val="00D330D0"/>
    <w:rsid w:val="00D34D13"/>
    <w:rsid w:val="00D35A53"/>
    <w:rsid w:val="00D375B1"/>
    <w:rsid w:val="00D42BB1"/>
    <w:rsid w:val="00D43AB4"/>
    <w:rsid w:val="00D479E2"/>
    <w:rsid w:val="00D510C3"/>
    <w:rsid w:val="00D510D1"/>
    <w:rsid w:val="00D51768"/>
    <w:rsid w:val="00D517E8"/>
    <w:rsid w:val="00D5186D"/>
    <w:rsid w:val="00D54E44"/>
    <w:rsid w:val="00D55ACB"/>
    <w:rsid w:val="00D56D09"/>
    <w:rsid w:val="00D56E94"/>
    <w:rsid w:val="00D57A19"/>
    <w:rsid w:val="00D64DDD"/>
    <w:rsid w:val="00D675F3"/>
    <w:rsid w:val="00D7247C"/>
    <w:rsid w:val="00D741C3"/>
    <w:rsid w:val="00D749F3"/>
    <w:rsid w:val="00D802FA"/>
    <w:rsid w:val="00D81409"/>
    <w:rsid w:val="00D84650"/>
    <w:rsid w:val="00D85CBC"/>
    <w:rsid w:val="00D8691F"/>
    <w:rsid w:val="00D874B8"/>
    <w:rsid w:val="00D875C7"/>
    <w:rsid w:val="00D878D9"/>
    <w:rsid w:val="00D93AA1"/>
    <w:rsid w:val="00D94C9E"/>
    <w:rsid w:val="00D95A59"/>
    <w:rsid w:val="00D9654F"/>
    <w:rsid w:val="00D96F02"/>
    <w:rsid w:val="00DA5472"/>
    <w:rsid w:val="00DA7460"/>
    <w:rsid w:val="00DA7C5A"/>
    <w:rsid w:val="00DB44B5"/>
    <w:rsid w:val="00DB7C5F"/>
    <w:rsid w:val="00DC10AB"/>
    <w:rsid w:val="00DC3692"/>
    <w:rsid w:val="00DC476D"/>
    <w:rsid w:val="00DC5D9A"/>
    <w:rsid w:val="00DD0B31"/>
    <w:rsid w:val="00DD7378"/>
    <w:rsid w:val="00DE191D"/>
    <w:rsid w:val="00DE1BE6"/>
    <w:rsid w:val="00DE3263"/>
    <w:rsid w:val="00DE6E23"/>
    <w:rsid w:val="00DE7DED"/>
    <w:rsid w:val="00DF27B8"/>
    <w:rsid w:val="00DF5F1C"/>
    <w:rsid w:val="00DF7A44"/>
    <w:rsid w:val="00E00F6A"/>
    <w:rsid w:val="00E01606"/>
    <w:rsid w:val="00E01873"/>
    <w:rsid w:val="00E0443B"/>
    <w:rsid w:val="00E04B04"/>
    <w:rsid w:val="00E104ED"/>
    <w:rsid w:val="00E12763"/>
    <w:rsid w:val="00E128E8"/>
    <w:rsid w:val="00E134C0"/>
    <w:rsid w:val="00E16BCD"/>
    <w:rsid w:val="00E16EFA"/>
    <w:rsid w:val="00E22F05"/>
    <w:rsid w:val="00E25632"/>
    <w:rsid w:val="00E26035"/>
    <w:rsid w:val="00E26755"/>
    <w:rsid w:val="00E30C01"/>
    <w:rsid w:val="00E30E5C"/>
    <w:rsid w:val="00E32DA9"/>
    <w:rsid w:val="00E358DC"/>
    <w:rsid w:val="00E35BB8"/>
    <w:rsid w:val="00E35C14"/>
    <w:rsid w:val="00E36077"/>
    <w:rsid w:val="00E36981"/>
    <w:rsid w:val="00E40A0D"/>
    <w:rsid w:val="00E419E5"/>
    <w:rsid w:val="00E42E65"/>
    <w:rsid w:val="00E45345"/>
    <w:rsid w:val="00E47CFF"/>
    <w:rsid w:val="00E515B5"/>
    <w:rsid w:val="00E532D8"/>
    <w:rsid w:val="00E56D88"/>
    <w:rsid w:val="00E60C97"/>
    <w:rsid w:val="00E65BBD"/>
    <w:rsid w:val="00E77BDE"/>
    <w:rsid w:val="00E80DBA"/>
    <w:rsid w:val="00E81037"/>
    <w:rsid w:val="00E8558B"/>
    <w:rsid w:val="00E87F78"/>
    <w:rsid w:val="00E9166F"/>
    <w:rsid w:val="00E9427E"/>
    <w:rsid w:val="00EA0233"/>
    <w:rsid w:val="00EA1681"/>
    <w:rsid w:val="00EA325D"/>
    <w:rsid w:val="00EA37FA"/>
    <w:rsid w:val="00EA3C9B"/>
    <w:rsid w:val="00EA62BE"/>
    <w:rsid w:val="00EA6E12"/>
    <w:rsid w:val="00EA7F6A"/>
    <w:rsid w:val="00EB2607"/>
    <w:rsid w:val="00EB474D"/>
    <w:rsid w:val="00EB6586"/>
    <w:rsid w:val="00EC7555"/>
    <w:rsid w:val="00EC758D"/>
    <w:rsid w:val="00ED079E"/>
    <w:rsid w:val="00ED10A8"/>
    <w:rsid w:val="00ED352F"/>
    <w:rsid w:val="00ED4F4F"/>
    <w:rsid w:val="00EE6AA5"/>
    <w:rsid w:val="00EF1E24"/>
    <w:rsid w:val="00EF2C15"/>
    <w:rsid w:val="00EF3BDC"/>
    <w:rsid w:val="00EF42E9"/>
    <w:rsid w:val="00EF44F8"/>
    <w:rsid w:val="00EF6A85"/>
    <w:rsid w:val="00F000CF"/>
    <w:rsid w:val="00F0072E"/>
    <w:rsid w:val="00F00739"/>
    <w:rsid w:val="00F02C23"/>
    <w:rsid w:val="00F04BB9"/>
    <w:rsid w:val="00F07130"/>
    <w:rsid w:val="00F072D1"/>
    <w:rsid w:val="00F103C6"/>
    <w:rsid w:val="00F106A0"/>
    <w:rsid w:val="00F114C6"/>
    <w:rsid w:val="00F12B9D"/>
    <w:rsid w:val="00F14F2C"/>
    <w:rsid w:val="00F1532D"/>
    <w:rsid w:val="00F16163"/>
    <w:rsid w:val="00F16E4E"/>
    <w:rsid w:val="00F17112"/>
    <w:rsid w:val="00F22B69"/>
    <w:rsid w:val="00F23865"/>
    <w:rsid w:val="00F24B5C"/>
    <w:rsid w:val="00F24FE4"/>
    <w:rsid w:val="00F252D1"/>
    <w:rsid w:val="00F25E50"/>
    <w:rsid w:val="00F32679"/>
    <w:rsid w:val="00F37081"/>
    <w:rsid w:val="00F413D5"/>
    <w:rsid w:val="00F41BDE"/>
    <w:rsid w:val="00F45C21"/>
    <w:rsid w:val="00F46237"/>
    <w:rsid w:val="00F4663F"/>
    <w:rsid w:val="00F5416B"/>
    <w:rsid w:val="00F57701"/>
    <w:rsid w:val="00F57718"/>
    <w:rsid w:val="00F60909"/>
    <w:rsid w:val="00F60B9E"/>
    <w:rsid w:val="00F60F94"/>
    <w:rsid w:val="00F61977"/>
    <w:rsid w:val="00F620C2"/>
    <w:rsid w:val="00F62595"/>
    <w:rsid w:val="00F64328"/>
    <w:rsid w:val="00F644AD"/>
    <w:rsid w:val="00F65EE3"/>
    <w:rsid w:val="00F66EF6"/>
    <w:rsid w:val="00F7025B"/>
    <w:rsid w:val="00F707A2"/>
    <w:rsid w:val="00F70D6D"/>
    <w:rsid w:val="00F73580"/>
    <w:rsid w:val="00F75D9F"/>
    <w:rsid w:val="00F75E92"/>
    <w:rsid w:val="00F779E3"/>
    <w:rsid w:val="00F80792"/>
    <w:rsid w:val="00F80B6E"/>
    <w:rsid w:val="00F83CB4"/>
    <w:rsid w:val="00F84A2B"/>
    <w:rsid w:val="00F86FFC"/>
    <w:rsid w:val="00F94FA2"/>
    <w:rsid w:val="00F95B69"/>
    <w:rsid w:val="00F9625F"/>
    <w:rsid w:val="00F96442"/>
    <w:rsid w:val="00F973D7"/>
    <w:rsid w:val="00FA0100"/>
    <w:rsid w:val="00FA12C1"/>
    <w:rsid w:val="00FA16BE"/>
    <w:rsid w:val="00FA1D30"/>
    <w:rsid w:val="00FA278D"/>
    <w:rsid w:val="00FA488E"/>
    <w:rsid w:val="00FA6A53"/>
    <w:rsid w:val="00FA786A"/>
    <w:rsid w:val="00FB0494"/>
    <w:rsid w:val="00FB2C25"/>
    <w:rsid w:val="00FB303B"/>
    <w:rsid w:val="00FB3100"/>
    <w:rsid w:val="00FB33CF"/>
    <w:rsid w:val="00FB65D8"/>
    <w:rsid w:val="00FB78F9"/>
    <w:rsid w:val="00FB7D24"/>
    <w:rsid w:val="00FC03D0"/>
    <w:rsid w:val="00FC0DC9"/>
    <w:rsid w:val="00FC4127"/>
    <w:rsid w:val="00FC4B22"/>
    <w:rsid w:val="00FD011F"/>
    <w:rsid w:val="00FD449D"/>
    <w:rsid w:val="00FE1DBB"/>
    <w:rsid w:val="00FE4BB1"/>
    <w:rsid w:val="00FF0109"/>
    <w:rsid w:val="00FF0FD4"/>
    <w:rsid w:val="00FF21EF"/>
    <w:rsid w:val="00FF522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41CE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617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17C0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B617C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477C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77CC"/>
  </w:style>
  <w:style w:type="paragraph" w:styleId="Footer">
    <w:name w:val="footer"/>
    <w:basedOn w:val="Normal"/>
    <w:link w:val="FooterChar"/>
    <w:uiPriority w:val="99"/>
    <w:unhideWhenUsed/>
    <w:rsid w:val="004477C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77CC"/>
  </w:style>
  <w:style w:type="character" w:styleId="Hyperlink">
    <w:name w:val="Hyperlink"/>
    <w:basedOn w:val="DefaultParagraphFont"/>
    <w:uiPriority w:val="99"/>
    <w:unhideWhenUsed/>
    <w:rsid w:val="00904106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nhideWhenUsed/>
    <w:rsid w:val="00AF31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F31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F31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31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3121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D85CB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583F8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character" w:styleId="SubtleReference">
    <w:name w:val="Subtle Reference"/>
    <w:basedOn w:val="DefaultParagraphFont"/>
    <w:uiPriority w:val="31"/>
    <w:qFormat/>
    <w:rsid w:val="007B4390"/>
    <w:rPr>
      <w:smallCaps/>
      <w:color w:val="C0504D" w:themeColor="accent2"/>
      <w:u w:val="single"/>
    </w:rPr>
  </w:style>
  <w:style w:type="paragraph" w:customStyle="1" w:styleId="CM9">
    <w:name w:val="CM9"/>
    <w:basedOn w:val="Normal"/>
    <w:next w:val="Normal"/>
    <w:uiPriority w:val="99"/>
    <w:rsid w:val="00FB0494"/>
    <w:pPr>
      <w:widowControl w:val="0"/>
      <w:autoSpaceDE w:val="0"/>
      <w:autoSpaceDN w:val="0"/>
      <w:adjustRightInd w:val="0"/>
      <w:spacing w:after="945" w:line="240" w:lineRule="auto"/>
    </w:pPr>
    <w:rPr>
      <w:rFonts w:ascii="LUQTB P+ Times" w:eastAsia="MS Mincho" w:hAnsi="LUQTB P+ Times" w:cs="Times New Roman"/>
      <w:sz w:val="24"/>
      <w:szCs w:val="24"/>
      <w:lang w:val="en-US" w:eastAsia="ja-JP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4C5AC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4C5AC7"/>
    <w:pPr>
      <w:spacing w:before="100" w:beforeAutospacing="1" w:after="100" w:afterAutospacing="1" w:line="240" w:lineRule="auto"/>
    </w:pPr>
    <w:rPr>
      <w:rFonts w:ascii="Calibri" w:hAnsi="Calibri" w:cs="Calibri"/>
    </w:rPr>
  </w:style>
  <w:style w:type="paragraph" w:customStyle="1" w:styleId="EndNoteBibliographyTitle">
    <w:name w:val="EndNote Bibliography Title"/>
    <w:basedOn w:val="Normal"/>
    <w:link w:val="EndNoteBibliographyTitleChar"/>
    <w:rsid w:val="00773E8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73E8A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352693"/>
    <w:pPr>
      <w:spacing w:after="0" w:line="240" w:lineRule="auto"/>
    </w:pPr>
  </w:style>
  <w:style w:type="paragraph" w:customStyle="1" w:styleId="CM10">
    <w:name w:val="CM10"/>
    <w:basedOn w:val="Normal"/>
    <w:next w:val="Normal"/>
    <w:uiPriority w:val="99"/>
    <w:rsid w:val="00544B0C"/>
    <w:pPr>
      <w:widowControl w:val="0"/>
      <w:autoSpaceDE w:val="0"/>
      <w:autoSpaceDN w:val="0"/>
      <w:adjustRightInd w:val="0"/>
      <w:spacing w:after="135" w:line="240" w:lineRule="auto"/>
    </w:pPr>
    <w:rPr>
      <w:rFonts w:ascii="LUQTB P+ Times" w:eastAsia="MS Mincho" w:hAnsi="LUQTB P+ Times" w:cs="Times New Roman"/>
      <w:sz w:val="24"/>
      <w:szCs w:val="24"/>
      <w:lang w:val="en-US" w:eastAsia="ja-JP"/>
    </w:rPr>
  </w:style>
  <w:style w:type="character" w:styleId="LineNumber">
    <w:name w:val="line number"/>
    <w:basedOn w:val="DefaultParagraphFont"/>
    <w:uiPriority w:val="99"/>
    <w:semiHidden/>
    <w:unhideWhenUsed/>
    <w:rsid w:val="00697A69"/>
  </w:style>
  <w:style w:type="character" w:styleId="Strong">
    <w:name w:val="Strong"/>
    <w:basedOn w:val="DefaultParagraphFont"/>
    <w:uiPriority w:val="22"/>
    <w:qFormat/>
    <w:rsid w:val="00D675F3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617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17C0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B617C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477C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77CC"/>
  </w:style>
  <w:style w:type="paragraph" w:styleId="Footer">
    <w:name w:val="footer"/>
    <w:basedOn w:val="Normal"/>
    <w:link w:val="FooterChar"/>
    <w:uiPriority w:val="99"/>
    <w:unhideWhenUsed/>
    <w:rsid w:val="004477C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77CC"/>
  </w:style>
  <w:style w:type="character" w:styleId="Hyperlink">
    <w:name w:val="Hyperlink"/>
    <w:basedOn w:val="DefaultParagraphFont"/>
    <w:uiPriority w:val="99"/>
    <w:unhideWhenUsed/>
    <w:rsid w:val="00904106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nhideWhenUsed/>
    <w:rsid w:val="00AF31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F31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F31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31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3121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D85CB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583F8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character" w:styleId="SubtleReference">
    <w:name w:val="Subtle Reference"/>
    <w:basedOn w:val="DefaultParagraphFont"/>
    <w:uiPriority w:val="31"/>
    <w:qFormat/>
    <w:rsid w:val="007B4390"/>
    <w:rPr>
      <w:smallCaps/>
      <w:color w:val="C0504D" w:themeColor="accent2"/>
      <w:u w:val="single"/>
    </w:rPr>
  </w:style>
  <w:style w:type="paragraph" w:customStyle="1" w:styleId="CM9">
    <w:name w:val="CM9"/>
    <w:basedOn w:val="Normal"/>
    <w:next w:val="Normal"/>
    <w:uiPriority w:val="99"/>
    <w:rsid w:val="00FB0494"/>
    <w:pPr>
      <w:widowControl w:val="0"/>
      <w:autoSpaceDE w:val="0"/>
      <w:autoSpaceDN w:val="0"/>
      <w:adjustRightInd w:val="0"/>
      <w:spacing w:after="945" w:line="240" w:lineRule="auto"/>
    </w:pPr>
    <w:rPr>
      <w:rFonts w:ascii="LUQTB P+ Times" w:eastAsia="MS Mincho" w:hAnsi="LUQTB P+ Times" w:cs="Times New Roman"/>
      <w:sz w:val="24"/>
      <w:szCs w:val="24"/>
      <w:lang w:val="en-US" w:eastAsia="ja-JP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4C5AC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4C5AC7"/>
    <w:pPr>
      <w:spacing w:before="100" w:beforeAutospacing="1" w:after="100" w:afterAutospacing="1" w:line="240" w:lineRule="auto"/>
    </w:pPr>
    <w:rPr>
      <w:rFonts w:ascii="Calibri" w:hAnsi="Calibri" w:cs="Calibri"/>
    </w:rPr>
  </w:style>
  <w:style w:type="paragraph" w:customStyle="1" w:styleId="EndNoteBibliographyTitle">
    <w:name w:val="EndNote Bibliography Title"/>
    <w:basedOn w:val="Normal"/>
    <w:link w:val="EndNoteBibliographyTitleChar"/>
    <w:rsid w:val="00773E8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73E8A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352693"/>
    <w:pPr>
      <w:spacing w:after="0" w:line="240" w:lineRule="auto"/>
    </w:pPr>
  </w:style>
  <w:style w:type="paragraph" w:customStyle="1" w:styleId="CM10">
    <w:name w:val="CM10"/>
    <w:basedOn w:val="Normal"/>
    <w:next w:val="Normal"/>
    <w:uiPriority w:val="99"/>
    <w:rsid w:val="00544B0C"/>
    <w:pPr>
      <w:widowControl w:val="0"/>
      <w:autoSpaceDE w:val="0"/>
      <w:autoSpaceDN w:val="0"/>
      <w:adjustRightInd w:val="0"/>
      <w:spacing w:after="135" w:line="240" w:lineRule="auto"/>
    </w:pPr>
    <w:rPr>
      <w:rFonts w:ascii="LUQTB P+ Times" w:eastAsia="MS Mincho" w:hAnsi="LUQTB P+ Times" w:cs="Times New Roman"/>
      <w:sz w:val="24"/>
      <w:szCs w:val="24"/>
      <w:lang w:val="en-US" w:eastAsia="ja-JP"/>
    </w:rPr>
  </w:style>
  <w:style w:type="character" w:styleId="LineNumber">
    <w:name w:val="line number"/>
    <w:basedOn w:val="DefaultParagraphFont"/>
    <w:uiPriority w:val="99"/>
    <w:semiHidden/>
    <w:unhideWhenUsed/>
    <w:rsid w:val="00697A69"/>
  </w:style>
  <w:style w:type="character" w:styleId="Strong">
    <w:name w:val="Strong"/>
    <w:basedOn w:val="DefaultParagraphFont"/>
    <w:uiPriority w:val="22"/>
    <w:qFormat/>
    <w:rsid w:val="00D675F3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8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8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183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325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929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876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18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13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7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94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11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06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06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0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73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884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54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5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71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338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468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527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22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561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465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1282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517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577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881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0472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1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8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104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158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8631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77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923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8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42" Type="http://schemas.microsoft.com/office/2011/relationships/people" Target="peop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43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FA3520-1603-4CF4-AC27-BE968EADA8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989</Words>
  <Characters>5638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uckland</Company>
  <LinksUpToDate>false</LinksUpToDate>
  <CharactersWithSpaces>661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gaire Kerse</dc:creator>
  <cp:lastModifiedBy>prakash.r</cp:lastModifiedBy>
  <cp:revision>3</cp:revision>
  <cp:lastPrinted>2016-05-03T11:12:00Z</cp:lastPrinted>
  <dcterms:created xsi:type="dcterms:W3CDTF">2016-07-22T13:10:00Z</dcterms:created>
  <dcterms:modified xsi:type="dcterms:W3CDTF">2016-08-19T12:45:00Z</dcterms:modified>
</cp:coreProperties>
</file>